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77777777" w:rsidR="000D0269" w:rsidRPr="00682B3B" w:rsidRDefault="000D0269" w:rsidP="00E62FBA">
      <w:pPr>
        <w:spacing w:line="480" w:lineRule="auto"/>
        <w:jc w:val="center"/>
        <w:rPr>
          <w:b/>
          <w:sz w:val="24"/>
          <w:szCs w:val="24"/>
          <w:lang w:val="id-ID"/>
        </w:rPr>
      </w:pPr>
      <w:bookmarkStart w:id="0" w:name="_GoBack"/>
      <w:bookmarkEnd w:id="0"/>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77777777"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77777777"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1" w:name="_Toc135427895"/>
      <w:bookmarkStart w:id="2" w:name="_Toc135748954"/>
      <w:bookmarkStart w:id="3" w:name="_Toc135749518"/>
      <w:bookmarkStart w:id="4" w:name="_Toc135749604"/>
    </w:p>
    <w:p w14:paraId="26D7D854" w14:textId="77777777" w:rsidR="006D60C2" w:rsidRPr="001A3AF8" w:rsidRDefault="006D60C2" w:rsidP="00C15982">
      <w:pPr>
        <w:pStyle w:val="Heading1"/>
      </w:pPr>
      <w:bookmarkStart w:id="5" w:name="_Toc139703289"/>
      <w:r w:rsidRPr="001A3AF8">
        <w:lastRenderedPageBreak/>
        <w:t>LEMBAR PERSETUJUAN</w:t>
      </w:r>
      <w:bookmarkEnd w:id="1"/>
      <w:bookmarkEnd w:id="2"/>
      <w:bookmarkEnd w:id="3"/>
      <w:bookmarkEnd w:id="4"/>
      <w:bookmarkEnd w:id="5"/>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77777777"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6" w:name="_Toc139703290"/>
      <w:r w:rsidRPr="00C15982">
        <w:lastRenderedPageBreak/>
        <w:t>LEMBAR PENGESAHAN</w:t>
      </w:r>
      <w:bookmarkEnd w:id="6"/>
    </w:p>
    <w:p w14:paraId="34F826E3" w14:textId="77777777" w:rsidR="005A15F7" w:rsidRPr="00C15982" w:rsidRDefault="005A15F7" w:rsidP="00655D8F">
      <w:pPr>
        <w:spacing w:line="480" w:lineRule="auto"/>
        <w:jc w:val="center"/>
        <w:rPr>
          <w:b/>
          <w:sz w:val="24"/>
          <w:szCs w:val="24"/>
        </w:rPr>
      </w:pPr>
      <w:r w:rsidRPr="00C15982">
        <w:rPr>
          <w:b/>
          <w:sz w:val="24"/>
          <w:szCs w:val="24"/>
        </w:rPr>
        <w:t>TANDA PELAKSANAAN SEMINAR USULAN PENELITIAN</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0DD71FFF"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Pr>
          <w:sz w:val="24"/>
          <w:szCs w:val="24"/>
          <w:lang w:val="id-ID"/>
        </w:rPr>
        <w:t>08</w:t>
      </w:r>
      <w:r>
        <w:rPr>
          <w:sz w:val="24"/>
          <w:szCs w:val="24"/>
        </w:rPr>
        <w:t xml:space="preserve"> Ju</w:t>
      </w:r>
      <w:r>
        <w:rPr>
          <w:sz w:val="24"/>
          <w:szCs w:val="24"/>
          <w:lang w:val="id-ID"/>
        </w:rPr>
        <w:t>l</w:t>
      </w:r>
      <w:r w:rsidR="005A15F7">
        <w:rPr>
          <w:sz w:val="24"/>
          <w:szCs w:val="24"/>
        </w:rPr>
        <w:t>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7" w:name="_Toc113719063"/>
      <w:bookmarkStart w:id="8" w:name="_Toc114322552"/>
      <w:bookmarkStart w:id="9" w:name="_Toc114322670"/>
      <w:bookmarkStart w:id="10" w:name="_Toc135748955"/>
      <w:bookmarkStart w:id="11" w:name="_Toc135749519"/>
      <w:bookmarkStart w:id="12" w:name="_Toc135749605"/>
      <w:bookmarkStart w:id="13" w:name="_Toc139703291"/>
      <w:r w:rsidRPr="001A3AF8">
        <w:lastRenderedPageBreak/>
        <w:t>KATA PENGANTAR</w:t>
      </w:r>
      <w:bookmarkEnd w:id="7"/>
      <w:bookmarkEnd w:id="8"/>
      <w:bookmarkEnd w:id="9"/>
      <w:bookmarkEnd w:id="10"/>
      <w:bookmarkEnd w:id="11"/>
      <w:bookmarkEnd w:id="12"/>
      <w:bookmarkEnd w:id="13"/>
    </w:p>
    <w:p w14:paraId="23B14E81" w14:textId="77777777" w:rsidR="002E0FC5" w:rsidRPr="0061427C" w:rsidRDefault="002E0FC5" w:rsidP="00C15982">
      <w:pPr>
        <w:pStyle w:val="Heading1"/>
      </w:pPr>
    </w:p>
    <w:p w14:paraId="641D79FC" w14:textId="77777777"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204099A0"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77777777" w:rsidR="004A1B88" w:rsidRPr="0093077D"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14:paraId="0C2B6A14" w14:textId="3327EA69" w:rsidR="0093077D" w:rsidRPr="0093077D" w:rsidRDefault="0093077D" w:rsidP="0093077D">
      <w:pPr>
        <w:pStyle w:val="ListParagraph"/>
        <w:widowControl/>
        <w:numPr>
          <w:ilvl w:val="0"/>
          <w:numId w:val="38"/>
        </w:numPr>
        <w:autoSpaceDE/>
        <w:autoSpaceDN/>
        <w:spacing w:after="200" w:line="480" w:lineRule="auto"/>
        <w:contextualSpacing/>
        <w:rPr>
          <w:bCs/>
          <w:sz w:val="24"/>
          <w:szCs w:val="24"/>
        </w:rPr>
      </w:pPr>
      <w:r w:rsidRPr="0093077D">
        <w:rPr>
          <w:bCs/>
          <w:sz w:val="24"/>
          <w:szCs w:val="24"/>
        </w:rPr>
        <w:lastRenderedPageBreak/>
        <w:t>Ibu Dr. Rosye Zaena, SE., M.Si., Ak., CA., CPRM selaku dosen penguji 1 yang telah memberikan saran da</w:t>
      </w:r>
      <w:r>
        <w:rPr>
          <w:bCs/>
          <w:sz w:val="24"/>
          <w:szCs w:val="24"/>
        </w:rPr>
        <w:t>n masukan atas penulisan</w:t>
      </w:r>
      <w:r w:rsidR="00707B99">
        <w:rPr>
          <w:bCs/>
          <w:sz w:val="24"/>
          <w:szCs w:val="24"/>
          <w:lang w:val="id-ID"/>
        </w:rPr>
        <w:t xml:space="preserve"> l</w:t>
      </w:r>
      <w:r>
        <w:rPr>
          <w:bCs/>
          <w:sz w:val="24"/>
          <w:szCs w:val="24"/>
          <w:lang w:val="id-ID"/>
        </w:rPr>
        <w:t>aporan Usulan Penelitian</w:t>
      </w:r>
      <w:r w:rsidRPr="0093077D">
        <w:rPr>
          <w:bCs/>
          <w:sz w:val="24"/>
          <w:szCs w:val="24"/>
        </w:rPr>
        <w:t>.</w:t>
      </w:r>
    </w:p>
    <w:p w14:paraId="6655CDD5" w14:textId="7CFEF33B" w:rsidR="0093077D" w:rsidRPr="00707B99" w:rsidRDefault="0093077D" w:rsidP="00707B99">
      <w:pPr>
        <w:pStyle w:val="ListParagraph"/>
        <w:widowControl/>
        <w:numPr>
          <w:ilvl w:val="0"/>
          <w:numId w:val="38"/>
        </w:numPr>
        <w:autoSpaceDE/>
        <w:autoSpaceDN/>
        <w:spacing w:after="200" w:line="480" w:lineRule="auto"/>
        <w:contextualSpacing/>
        <w:rPr>
          <w:bCs/>
          <w:sz w:val="24"/>
          <w:szCs w:val="24"/>
        </w:rPr>
      </w:pPr>
      <w:r w:rsidRPr="0093077D">
        <w:rPr>
          <w:bCs/>
          <w:sz w:val="24"/>
          <w:szCs w:val="24"/>
        </w:rPr>
        <w:t xml:space="preserve">Bapak Ayi Mohamad Sudrajat. SE.M.Ak.,Ak., CA., CTA., CPA CPRM selaku dosen penguji 2 yang telah memberikan saran dan masukan atas penulisan </w:t>
      </w:r>
      <w:r w:rsidR="00707B99">
        <w:rPr>
          <w:bCs/>
          <w:sz w:val="24"/>
          <w:szCs w:val="24"/>
          <w:lang w:val="id-ID"/>
        </w:rPr>
        <w:t>laporan Usulan Penelitian</w:t>
      </w:r>
      <w:r w:rsidR="00707B99" w:rsidRPr="0093077D">
        <w:rPr>
          <w:bCs/>
          <w:sz w:val="24"/>
          <w:szCs w:val="24"/>
        </w:rPr>
        <w:t>.</w:t>
      </w:r>
    </w:p>
    <w:p w14:paraId="0F73E7BD"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14:paraId="6C8E042A"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14:paraId="1F42BC8A" w14:textId="2E876752"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2E7D6E87"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5BC61352" w:rsidR="002E0FC5" w:rsidRPr="0061427C" w:rsidRDefault="002E0FC5" w:rsidP="0019573F">
      <w:pPr>
        <w:spacing w:line="480" w:lineRule="auto"/>
        <w:ind w:firstLine="567"/>
        <w:jc w:val="both"/>
        <w:rPr>
          <w:sz w:val="24"/>
          <w:szCs w:val="24"/>
        </w:rPr>
      </w:pPr>
      <w:r w:rsidRPr="0061427C">
        <w:rPr>
          <w:sz w:val="24"/>
          <w:szCs w:val="24"/>
        </w:rPr>
        <w:t>Demikian apa yang saya sampaikan, akhir kata saya ucapkan terimakasih</w:t>
      </w:r>
      <w:r w:rsidR="00BB22AC">
        <w:rPr>
          <w:sz w:val="24"/>
          <w:szCs w:val="24"/>
        </w:rPr>
        <w:t>,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Pr="0061427C" w:rsidRDefault="002E0FC5" w:rsidP="002E0FC5">
      <w:pPr>
        <w:spacing w:line="480" w:lineRule="auto"/>
        <w:ind w:firstLine="567"/>
        <w:jc w:val="both"/>
        <w:rPr>
          <w:sz w:val="24"/>
          <w:szCs w:val="24"/>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4" w:name="_Toc139703292"/>
      <w:r>
        <w:lastRenderedPageBreak/>
        <w:t>DAFTAR ISI</w:t>
      </w:r>
      <w:bookmarkEnd w:id="14"/>
    </w:p>
    <w:sdt>
      <w:sdtPr>
        <w:rPr>
          <w:rFonts w:ascii="Times New Roman" w:eastAsia="Times New Roman" w:hAnsi="Times New Roman" w:cs="Times New Roman"/>
          <w:b w:val="0"/>
          <w:bCs w:val="0"/>
          <w:color w:val="auto"/>
          <w:sz w:val="22"/>
          <w:szCs w:val="22"/>
          <w:lang w:val="id" w:eastAsia="en-US"/>
        </w:rPr>
        <w:id w:val="-68116115"/>
        <w:docPartObj>
          <w:docPartGallery w:val="Table of Contents"/>
          <w:docPartUnique/>
        </w:docPartObj>
      </w:sdtPr>
      <w:sdtEndPr>
        <w:rPr>
          <w:noProof/>
        </w:rPr>
      </w:sdtEndPr>
      <w:sdtContent>
        <w:p w14:paraId="20D1EAD1" w14:textId="26E299AD" w:rsidR="00B30E79" w:rsidRPr="00092585" w:rsidRDefault="00B30E79">
          <w:pPr>
            <w:pStyle w:val="TOCHeading"/>
            <w:rPr>
              <w:sz w:val="2"/>
              <w:szCs w:val="2"/>
              <w:lang w:val="id-ID"/>
            </w:rPr>
          </w:pPr>
        </w:p>
        <w:p w14:paraId="02934739" w14:textId="77777777" w:rsidR="00B30E79" w:rsidRPr="00092585" w:rsidRDefault="00B30E79">
          <w:pPr>
            <w:pStyle w:val="TOC1"/>
            <w:rPr>
              <w:rFonts w:asciiTheme="minorHAnsi" w:hAnsiTheme="minorHAnsi" w:cstheme="minorBidi"/>
              <w:b w:val="0"/>
            </w:rPr>
          </w:pPr>
          <w:r w:rsidRPr="00092585">
            <w:fldChar w:fldCharType="begin"/>
          </w:r>
          <w:r w:rsidRPr="00092585">
            <w:instrText xml:space="preserve"> TOC \o "1-3" \h \z \u </w:instrText>
          </w:r>
          <w:r w:rsidRPr="00092585">
            <w:fldChar w:fldCharType="separate"/>
          </w:r>
          <w:hyperlink w:anchor="_Toc139703289" w:history="1">
            <w:r w:rsidRPr="00092585">
              <w:rPr>
                <w:rStyle w:val="Hyperlink"/>
              </w:rPr>
              <w:t>LEMBAR PERSETUJUAN</w:t>
            </w:r>
            <w:r w:rsidRPr="00092585">
              <w:rPr>
                <w:webHidden/>
              </w:rPr>
              <w:tab/>
            </w:r>
            <w:r w:rsidRPr="00092585">
              <w:rPr>
                <w:webHidden/>
              </w:rPr>
              <w:fldChar w:fldCharType="begin"/>
            </w:r>
            <w:r w:rsidRPr="00092585">
              <w:rPr>
                <w:webHidden/>
              </w:rPr>
              <w:instrText xml:space="preserve"> PAGEREF _Toc139703289 \h </w:instrText>
            </w:r>
            <w:r w:rsidRPr="00092585">
              <w:rPr>
                <w:webHidden/>
              </w:rPr>
            </w:r>
            <w:r w:rsidRPr="00092585">
              <w:rPr>
                <w:webHidden/>
              </w:rPr>
              <w:fldChar w:fldCharType="separate"/>
            </w:r>
            <w:r w:rsidR="007E48A5">
              <w:rPr>
                <w:webHidden/>
              </w:rPr>
              <w:t>i</w:t>
            </w:r>
            <w:r w:rsidRPr="00092585">
              <w:rPr>
                <w:webHidden/>
              </w:rPr>
              <w:fldChar w:fldCharType="end"/>
            </w:r>
          </w:hyperlink>
        </w:p>
        <w:p w14:paraId="671FFE64" w14:textId="77777777" w:rsidR="00B30E79" w:rsidRPr="00092585" w:rsidRDefault="007E48A5">
          <w:pPr>
            <w:pStyle w:val="TOC1"/>
            <w:rPr>
              <w:rFonts w:asciiTheme="minorHAnsi" w:hAnsiTheme="minorHAnsi" w:cstheme="minorBidi"/>
              <w:b w:val="0"/>
            </w:rPr>
          </w:pPr>
          <w:hyperlink w:anchor="_Toc139703290" w:history="1">
            <w:r w:rsidR="00B30E79" w:rsidRPr="00092585">
              <w:rPr>
                <w:rStyle w:val="Hyperlink"/>
              </w:rPr>
              <w:t>LEMBAR PENGESAHAN</w:t>
            </w:r>
            <w:r w:rsidR="00B30E79" w:rsidRPr="00092585">
              <w:rPr>
                <w:webHidden/>
              </w:rPr>
              <w:tab/>
            </w:r>
            <w:r w:rsidR="00B30E79" w:rsidRPr="00092585">
              <w:rPr>
                <w:webHidden/>
              </w:rPr>
              <w:fldChar w:fldCharType="begin"/>
            </w:r>
            <w:r w:rsidR="00B30E79" w:rsidRPr="00092585">
              <w:rPr>
                <w:webHidden/>
              </w:rPr>
              <w:instrText xml:space="preserve"> PAGEREF _Toc139703290 \h </w:instrText>
            </w:r>
            <w:r w:rsidR="00B30E79" w:rsidRPr="00092585">
              <w:rPr>
                <w:webHidden/>
              </w:rPr>
            </w:r>
            <w:r w:rsidR="00B30E79" w:rsidRPr="00092585">
              <w:rPr>
                <w:webHidden/>
              </w:rPr>
              <w:fldChar w:fldCharType="separate"/>
            </w:r>
            <w:r>
              <w:rPr>
                <w:webHidden/>
              </w:rPr>
              <w:t>ii</w:t>
            </w:r>
            <w:r w:rsidR="00B30E79" w:rsidRPr="00092585">
              <w:rPr>
                <w:webHidden/>
              </w:rPr>
              <w:fldChar w:fldCharType="end"/>
            </w:r>
          </w:hyperlink>
        </w:p>
        <w:p w14:paraId="516F345F" w14:textId="77777777" w:rsidR="00B30E79" w:rsidRPr="00092585" w:rsidRDefault="007E48A5">
          <w:pPr>
            <w:pStyle w:val="TOC1"/>
            <w:rPr>
              <w:rFonts w:asciiTheme="minorHAnsi" w:hAnsiTheme="minorHAnsi" w:cstheme="minorBidi"/>
              <w:b w:val="0"/>
            </w:rPr>
          </w:pPr>
          <w:hyperlink w:anchor="_Toc139703291" w:history="1">
            <w:r w:rsidR="00B30E79" w:rsidRPr="00092585">
              <w:rPr>
                <w:rStyle w:val="Hyperlink"/>
              </w:rPr>
              <w:t>KATA PENGANTAR</w:t>
            </w:r>
            <w:r w:rsidR="00B30E79" w:rsidRPr="00092585">
              <w:rPr>
                <w:webHidden/>
              </w:rPr>
              <w:tab/>
            </w:r>
            <w:r w:rsidR="00B30E79" w:rsidRPr="00092585">
              <w:rPr>
                <w:webHidden/>
              </w:rPr>
              <w:fldChar w:fldCharType="begin"/>
            </w:r>
            <w:r w:rsidR="00B30E79" w:rsidRPr="00092585">
              <w:rPr>
                <w:webHidden/>
              </w:rPr>
              <w:instrText xml:space="preserve"> PAGEREF _Toc139703291 \h </w:instrText>
            </w:r>
            <w:r w:rsidR="00B30E79" w:rsidRPr="00092585">
              <w:rPr>
                <w:webHidden/>
              </w:rPr>
            </w:r>
            <w:r w:rsidR="00B30E79" w:rsidRPr="00092585">
              <w:rPr>
                <w:webHidden/>
              </w:rPr>
              <w:fldChar w:fldCharType="separate"/>
            </w:r>
            <w:r>
              <w:rPr>
                <w:webHidden/>
              </w:rPr>
              <w:t>iii</w:t>
            </w:r>
            <w:r w:rsidR="00B30E79" w:rsidRPr="00092585">
              <w:rPr>
                <w:webHidden/>
              </w:rPr>
              <w:fldChar w:fldCharType="end"/>
            </w:r>
          </w:hyperlink>
        </w:p>
        <w:p w14:paraId="3238FC86" w14:textId="77777777" w:rsidR="00B30E79" w:rsidRPr="00092585" w:rsidRDefault="007E48A5">
          <w:pPr>
            <w:pStyle w:val="TOC1"/>
            <w:rPr>
              <w:rFonts w:asciiTheme="minorHAnsi" w:hAnsiTheme="minorHAnsi" w:cstheme="minorBidi"/>
              <w:b w:val="0"/>
            </w:rPr>
          </w:pPr>
          <w:hyperlink w:anchor="_Toc139703292" w:history="1">
            <w:r w:rsidR="00B30E79" w:rsidRPr="00092585">
              <w:rPr>
                <w:rStyle w:val="Hyperlink"/>
              </w:rPr>
              <w:t>DAFTAR ISI</w:t>
            </w:r>
            <w:r w:rsidR="00B30E79" w:rsidRPr="00092585">
              <w:rPr>
                <w:webHidden/>
              </w:rPr>
              <w:tab/>
            </w:r>
            <w:r w:rsidR="00B30E79" w:rsidRPr="00092585">
              <w:rPr>
                <w:webHidden/>
              </w:rPr>
              <w:fldChar w:fldCharType="begin"/>
            </w:r>
            <w:r w:rsidR="00B30E79" w:rsidRPr="00092585">
              <w:rPr>
                <w:webHidden/>
              </w:rPr>
              <w:instrText xml:space="preserve"> PAGEREF _Toc139703292 \h </w:instrText>
            </w:r>
            <w:r w:rsidR="00B30E79" w:rsidRPr="00092585">
              <w:rPr>
                <w:webHidden/>
              </w:rPr>
            </w:r>
            <w:r w:rsidR="00B30E79" w:rsidRPr="00092585">
              <w:rPr>
                <w:webHidden/>
              </w:rPr>
              <w:fldChar w:fldCharType="separate"/>
            </w:r>
            <w:r>
              <w:rPr>
                <w:webHidden/>
              </w:rPr>
              <w:t>v</w:t>
            </w:r>
            <w:r w:rsidR="00B30E79" w:rsidRPr="00092585">
              <w:rPr>
                <w:webHidden/>
              </w:rPr>
              <w:fldChar w:fldCharType="end"/>
            </w:r>
          </w:hyperlink>
        </w:p>
        <w:p w14:paraId="4F3C7C9E" w14:textId="77777777" w:rsidR="00B30E79" w:rsidRPr="00092585" w:rsidRDefault="007E48A5">
          <w:pPr>
            <w:pStyle w:val="TOC1"/>
            <w:rPr>
              <w:rFonts w:asciiTheme="minorHAnsi" w:hAnsiTheme="minorHAnsi" w:cstheme="minorBidi"/>
              <w:b w:val="0"/>
            </w:rPr>
          </w:pPr>
          <w:hyperlink w:anchor="_Toc139703293" w:history="1">
            <w:r w:rsidR="00B30E79" w:rsidRPr="00092585">
              <w:rPr>
                <w:rStyle w:val="Hyperlink"/>
              </w:rPr>
              <w:t>DAFTAR TABEL</w:t>
            </w:r>
            <w:r w:rsidR="00B30E79" w:rsidRPr="00092585">
              <w:rPr>
                <w:webHidden/>
              </w:rPr>
              <w:tab/>
            </w:r>
            <w:r w:rsidR="00B30E79" w:rsidRPr="00092585">
              <w:rPr>
                <w:webHidden/>
              </w:rPr>
              <w:fldChar w:fldCharType="begin"/>
            </w:r>
            <w:r w:rsidR="00B30E79" w:rsidRPr="00092585">
              <w:rPr>
                <w:webHidden/>
              </w:rPr>
              <w:instrText xml:space="preserve"> PAGEREF _Toc139703293 \h </w:instrText>
            </w:r>
            <w:r w:rsidR="00B30E79" w:rsidRPr="00092585">
              <w:rPr>
                <w:webHidden/>
              </w:rPr>
            </w:r>
            <w:r w:rsidR="00B30E79" w:rsidRPr="00092585">
              <w:rPr>
                <w:webHidden/>
              </w:rPr>
              <w:fldChar w:fldCharType="separate"/>
            </w:r>
            <w:r>
              <w:rPr>
                <w:webHidden/>
              </w:rPr>
              <w:t>vii</w:t>
            </w:r>
            <w:r w:rsidR="00B30E79" w:rsidRPr="00092585">
              <w:rPr>
                <w:webHidden/>
              </w:rPr>
              <w:fldChar w:fldCharType="end"/>
            </w:r>
          </w:hyperlink>
        </w:p>
        <w:p w14:paraId="5E858E5E" w14:textId="77777777" w:rsidR="00B30E79" w:rsidRPr="00092585" w:rsidRDefault="007E48A5">
          <w:pPr>
            <w:pStyle w:val="TOC1"/>
            <w:rPr>
              <w:rFonts w:asciiTheme="minorHAnsi" w:hAnsiTheme="minorHAnsi" w:cstheme="minorBidi"/>
              <w:b w:val="0"/>
            </w:rPr>
          </w:pPr>
          <w:hyperlink w:anchor="_Toc139703294" w:history="1">
            <w:r w:rsidR="00B30E79" w:rsidRPr="00092585">
              <w:rPr>
                <w:rStyle w:val="Hyperlink"/>
              </w:rPr>
              <w:t>DAFTAR GAMBAR</w:t>
            </w:r>
            <w:r w:rsidR="00B30E79" w:rsidRPr="00092585">
              <w:rPr>
                <w:webHidden/>
              </w:rPr>
              <w:tab/>
            </w:r>
            <w:r w:rsidR="00B30E79" w:rsidRPr="00092585">
              <w:rPr>
                <w:webHidden/>
              </w:rPr>
              <w:fldChar w:fldCharType="begin"/>
            </w:r>
            <w:r w:rsidR="00B30E79" w:rsidRPr="00092585">
              <w:rPr>
                <w:webHidden/>
              </w:rPr>
              <w:instrText xml:space="preserve"> PAGEREF _Toc139703294 \h </w:instrText>
            </w:r>
            <w:r w:rsidR="00B30E79" w:rsidRPr="00092585">
              <w:rPr>
                <w:webHidden/>
              </w:rPr>
            </w:r>
            <w:r w:rsidR="00B30E79" w:rsidRPr="00092585">
              <w:rPr>
                <w:webHidden/>
              </w:rPr>
              <w:fldChar w:fldCharType="separate"/>
            </w:r>
            <w:r>
              <w:rPr>
                <w:webHidden/>
              </w:rPr>
              <w:t>viii</w:t>
            </w:r>
            <w:r w:rsidR="00B30E79" w:rsidRPr="00092585">
              <w:rPr>
                <w:webHidden/>
              </w:rPr>
              <w:fldChar w:fldCharType="end"/>
            </w:r>
          </w:hyperlink>
        </w:p>
        <w:p w14:paraId="360B4DE0" w14:textId="2D1F3A11" w:rsidR="00B30E79" w:rsidRPr="00092585" w:rsidRDefault="007E48A5">
          <w:pPr>
            <w:pStyle w:val="TOC1"/>
            <w:rPr>
              <w:rFonts w:asciiTheme="minorHAnsi" w:hAnsiTheme="minorHAnsi" w:cstheme="minorBidi"/>
              <w:b w:val="0"/>
            </w:rPr>
          </w:pPr>
          <w:hyperlink w:anchor="_Toc139703295" w:history="1">
            <w:r w:rsidR="00B30E79" w:rsidRPr="00092585">
              <w:rPr>
                <w:rStyle w:val="Hyperlink"/>
              </w:rPr>
              <w:t>BAB I</w:t>
            </w:r>
          </w:hyperlink>
          <w:r w:rsidR="00092585">
            <w:rPr>
              <w:rFonts w:asciiTheme="minorHAnsi" w:hAnsiTheme="minorHAnsi" w:cstheme="minorBidi"/>
              <w:b w:val="0"/>
            </w:rPr>
            <w:t xml:space="preserve"> </w:t>
          </w:r>
          <w:hyperlink w:anchor="_Toc139703296" w:history="1">
            <w:r w:rsidR="00B30E79" w:rsidRPr="00092585">
              <w:rPr>
                <w:rStyle w:val="Hyperlink"/>
              </w:rPr>
              <w:t>PENDAHULUAN</w:t>
            </w:r>
            <w:r w:rsidR="00B30E79" w:rsidRPr="00092585">
              <w:rPr>
                <w:webHidden/>
              </w:rPr>
              <w:tab/>
            </w:r>
            <w:r w:rsidR="00B30E79" w:rsidRPr="00092585">
              <w:rPr>
                <w:webHidden/>
              </w:rPr>
              <w:fldChar w:fldCharType="begin"/>
            </w:r>
            <w:r w:rsidR="00B30E79" w:rsidRPr="00092585">
              <w:rPr>
                <w:webHidden/>
              </w:rPr>
              <w:instrText xml:space="preserve"> PAGEREF _Toc139703296 \h </w:instrText>
            </w:r>
            <w:r w:rsidR="00B30E79" w:rsidRPr="00092585">
              <w:rPr>
                <w:webHidden/>
              </w:rPr>
            </w:r>
            <w:r w:rsidR="00B30E79" w:rsidRPr="00092585">
              <w:rPr>
                <w:webHidden/>
              </w:rPr>
              <w:fldChar w:fldCharType="separate"/>
            </w:r>
            <w:r>
              <w:rPr>
                <w:webHidden/>
              </w:rPr>
              <w:t>1</w:t>
            </w:r>
            <w:r w:rsidR="00B30E79" w:rsidRPr="00092585">
              <w:rPr>
                <w:webHidden/>
              </w:rPr>
              <w:fldChar w:fldCharType="end"/>
            </w:r>
          </w:hyperlink>
        </w:p>
        <w:p w14:paraId="6AB7669C"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7" w:history="1">
            <w:r w:rsidR="00B30E79" w:rsidRPr="00092585">
              <w:rPr>
                <w:rStyle w:val="Hyperlink"/>
                <w:noProof/>
                <w:sz w:val="24"/>
                <w:szCs w:val="24"/>
              </w:rPr>
              <w:t>1.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tar Belakang</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7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1</w:t>
            </w:r>
            <w:r w:rsidR="00B30E79" w:rsidRPr="00092585">
              <w:rPr>
                <w:noProof/>
                <w:webHidden/>
                <w:sz w:val="24"/>
                <w:szCs w:val="24"/>
              </w:rPr>
              <w:fldChar w:fldCharType="end"/>
            </w:r>
          </w:hyperlink>
        </w:p>
        <w:p w14:paraId="18E85F84"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8" w:history="1">
            <w:r w:rsidR="00B30E79" w:rsidRPr="00092585">
              <w:rPr>
                <w:rStyle w:val="Hyperlink"/>
                <w:noProof/>
                <w:sz w:val="24"/>
                <w:szCs w:val="24"/>
              </w:rPr>
              <w:t>1.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Identifikasi Masalah</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8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10</w:t>
            </w:r>
            <w:r w:rsidR="00B30E79" w:rsidRPr="00092585">
              <w:rPr>
                <w:noProof/>
                <w:webHidden/>
                <w:sz w:val="24"/>
                <w:szCs w:val="24"/>
              </w:rPr>
              <w:fldChar w:fldCharType="end"/>
            </w:r>
          </w:hyperlink>
        </w:p>
        <w:p w14:paraId="48EC2F2A"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0" w:history="1">
            <w:r w:rsidR="00B30E79" w:rsidRPr="00092585">
              <w:rPr>
                <w:rStyle w:val="Hyperlink"/>
                <w:noProof/>
                <w:sz w:val="24"/>
                <w:szCs w:val="24"/>
              </w:rPr>
              <w:t>1.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Tujuan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0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11</w:t>
            </w:r>
            <w:r w:rsidR="00B30E79" w:rsidRPr="00092585">
              <w:rPr>
                <w:noProof/>
                <w:webHidden/>
                <w:sz w:val="24"/>
                <w:szCs w:val="24"/>
              </w:rPr>
              <w:fldChar w:fldCharType="end"/>
            </w:r>
          </w:hyperlink>
        </w:p>
        <w:p w14:paraId="27DA2C69"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1" w:history="1">
            <w:r w:rsidR="00B30E79" w:rsidRPr="00092585">
              <w:rPr>
                <w:rStyle w:val="Hyperlink"/>
                <w:noProof/>
                <w:sz w:val="24"/>
                <w:szCs w:val="24"/>
              </w:rPr>
              <w:t>1.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anfaat</w:t>
            </w:r>
            <w:r w:rsidR="00B30E79" w:rsidRPr="00092585">
              <w:rPr>
                <w:rStyle w:val="Hyperlink"/>
                <w:noProof/>
                <w:spacing w:val="-4"/>
                <w:sz w:val="24"/>
                <w:szCs w:val="24"/>
              </w:rPr>
              <w:t xml:space="preserve"> </w:t>
            </w:r>
            <w:r w:rsidR="00B30E79" w:rsidRPr="00092585">
              <w:rPr>
                <w:rStyle w:val="Hyperlink"/>
                <w:noProof/>
                <w:sz w:val="24"/>
                <w:szCs w:val="24"/>
              </w:rPr>
              <w:t>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1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11</w:t>
            </w:r>
            <w:r w:rsidR="00B30E79" w:rsidRPr="00092585">
              <w:rPr>
                <w:noProof/>
                <w:webHidden/>
                <w:sz w:val="24"/>
                <w:szCs w:val="24"/>
              </w:rPr>
              <w:fldChar w:fldCharType="end"/>
            </w:r>
          </w:hyperlink>
        </w:p>
        <w:p w14:paraId="6053868F"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03" w:history="1">
            <w:r w:rsidR="00B30E79" w:rsidRPr="00092585">
              <w:rPr>
                <w:rStyle w:val="Hyperlink"/>
                <w:sz w:val="24"/>
                <w:szCs w:val="24"/>
              </w:rPr>
              <w:t>1.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 Teori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3 \h </w:instrText>
            </w:r>
            <w:r w:rsidR="00B30E79" w:rsidRPr="00092585">
              <w:rPr>
                <w:webHidden/>
                <w:sz w:val="24"/>
                <w:szCs w:val="24"/>
              </w:rPr>
            </w:r>
            <w:r w:rsidR="00B30E79" w:rsidRPr="00092585">
              <w:rPr>
                <w:webHidden/>
                <w:sz w:val="24"/>
                <w:szCs w:val="24"/>
              </w:rPr>
              <w:fldChar w:fldCharType="separate"/>
            </w:r>
            <w:r>
              <w:rPr>
                <w:webHidden/>
                <w:sz w:val="24"/>
                <w:szCs w:val="24"/>
              </w:rPr>
              <w:t>11</w:t>
            </w:r>
            <w:r w:rsidR="00B30E79" w:rsidRPr="00092585">
              <w:rPr>
                <w:webHidden/>
                <w:sz w:val="24"/>
                <w:szCs w:val="24"/>
              </w:rPr>
              <w:fldChar w:fldCharType="end"/>
            </w:r>
          </w:hyperlink>
        </w:p>
        <w:p w14:paraId="715B0ACB"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07" w:history="1">
            <w:r w:rsidR="00B30E79" w:rsidRPr="00092585">
              <w:rPr>
                <w:rStyle w:val="Hyperlink"/>
                <w:sz w:val="24"/>
                <w:szCs w:val="24"/>
              </w:rPr>
              <w:t>1.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w:t>
            </w:r>
            <w:r w:rsidR="00B30E79" w:rsidRPr="00092585">
              <w:rPr>
                <w:rStyle w:val="Hyperlink"/>
                <w:spacing w:val="-4"/>
                <w:sz w:val="24"/>
                <w:szCs w:val="24"/>
              </w:rPr>
              <w:t xml:space="preserve"> </w:t>
            </w:r>
            <w:r w:rsidR="00B30E79" w:rsidRPr="00092585">
              <w:rPr>
                <w:rStyle w:val="Hyperlink"/>
                <w:sz w:val="24"/>
                <w:szCs w:val="24"/>
              </w:rPr>
              <w:t>Prak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7 \h </w:instrText>
            </w:r>
            <w:r w:rsidR="00B30E79" w:rsidRPr="00092585">
              <w:rPr>
                <w:webHidden/>
                <w:sz w:val="24"/>
                <w:szCs w:val="24"/>
              </w:rPr>
            </w:r>
            <w:r w:rsidR="00B30E79" w:rsidRPr="00092585">
              <w:rPr>
                <w:webHidden/>
                <w:sz w:val="24"/>
                <w:szCs w:val="24"/>
              </w:rPr>
              <w:fldChar w:fldCharType="separate"/>
            </w:r>
            <w:r>
              <w:rPr>
                <w:webHidden/>
                <w:sz w:val="24"/>
                <w:szCs w:val="24"/>
              </w:rPr>
              <w:t>12</w:t>
            </w:r>
            <w:r w:rsidR="00B30E79" w:rsidRPr="00092585">
              <w:rPr>
                <w:webHidden/>
                <w:sz w:val="24"/>
                <w:szCs w:val="24"/>
              </w:rPr>
              <w:fldChar w:fldCharType="end"/>
            </w:r>
          </w:hyperlink>
        </w:p>
        <w:p w14:paraId="2C040277"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3" w:history="1">
            <w:r w:rsidR="00B30E79" w:rsidRPr="00092585">
              <w:rPr>
                <w:rStyle w:val="Hyperlink"/>
                <w:noProof/>
                <w:sz w:val="24"/>
                <w:szCs w:val="24"/>
                <w:lang w:val="id-ID"/>
              </w:rPr>
              <w:t>1.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okasi dan Waktu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3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12</w:t>
            </w:r>
            <w:r w:rsidR="00B30E79" w:rsidRPr="00092585">
              <w:rPr>
                <w:noProof/>
                <w:webHidden/>
                <w:sz w:val="24"/>
                <w:szCs w:val="24"/>
              </w:rPr>
              <w:fldChar w:fldCharType="end"/>
            </w:r>
          </w:hyperlink>
        </w:p>
        <w:p w14:paraId="30DF6626"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14" w:history="1">
            <w:r w:rsidR="00B30E79" w:rsidRPr="00092585">
              <w:rPr>
                <w:rStyle w:val="Hyperlink"/>
                <w:sz w:val="24"/>
                <w:szCs w:val="24"/>
              </w:rPr>
              <w:t>1.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Lokasi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4 \h </w:instrText>
            </w:r>
            <w:r w:rsidR="00B30E79" w:rsidRPr="00092585">
              <w:rPr>
                <w:webHidden/>
                <w:sz w:val="24"/>
                <w:szCs w:val="24"/>
              </w:rPr>
            </w:r>
            <w:r w:rsidR="00B30E79" w:rsidRPr="00092585">
              <w:rPr>
                <w:webHidden/>
                <w:sz w:val="24"/>
                <w:szCs w:val="24"/>
              </w:rPr>
              <w:fldChar w:fldCharType="separate"/>
            </w:r>
            <w:r>
              <w:rPr>
                <w:webHidden/>
                <w:sz w:val="24"/>
                <w:szCs w:val="24"/>
              </w:rPr>
              <w:t>12</w:t>
            </w:r>
            <w:r w:rsidR="00B30E79" w:rsidRPr="00092585">
              <w:rPr>
                <w:webHidden/>
                <w:sz w:val="24"/>
                <w:szCs w:val="24"/>
              </w:rPr>
              <w:fldChar w:fldCharType="end"/>
            </w:r>
          </w:hyperlink>
        </w:p>
        <w:p w14:paraId="055E8E42"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15" w:history="1">
            <w:r w:rsidR="00B30E79" w:rsidRPr="00092585">
              <w:rPr>
                <w:rStyle w:val="Hyperlink"/>
                <w:sz w:val="24"/>
                <w:szCs w:val="24"/>
              </w:rPr>
              <w:t>1.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Waktu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5 \h </w:instrText>
            </w:r>
            <w:r w:rsidR="00B30E79" w:rsidRPr="00092585">
              <w:rPr>
                <w:webHidden/>
                <w:sz w:val="24"/>
                <w:szCs w:val="24"/>
              </w:rPr>
            </w:r>
            <w:r w:rsidR="00B30E79" w:rsidRPr="00092585">
              <w:rPr>
                <w:webHidden/>
                <w:sz w:val="24"/>
                <w:szCs w:val="24"/>
              </w:rPr>
              <w:fldChar w:fldCharType="separate"/>
            </w:r>
            <w:r>
              <w:rPr>
                <w:webHidden/>
                <w:sz w:val="24"/>
                <w:szCs w:val="24"/>
              </w:rPr>
              <w:t>13</w:t>
            </w:r>
            <w:r w:rsidR="00B30E79" w:rsidRPr="00092585">
              <w:rPr>
                <w:webHidden/>
                <w:sz w:val="24"/>
                <w:szCs w:val="24"/>
              </w:rPr>
              <w:fldChar w:fldCharType="end"/>
            </w:r>
          </w:hyperlink>
        </w:p>
        <w:p w14:paraId="45D6210B" w14:textId="1F1452AA" w:rsidR="00B30E79" w:rsidRPr="00092585" w:rsidRDefault="007E48A5">
          <w:pPr>
            <w:pStyle w:val="TOC1"/>
            <w:rPr>
              <w:rFonts w:asciiTheme="minorHAnsi" w:hAnsiTheme="minorHAnsi" w:cstheme="minorBidi"/>
              <w:b w:val="0"/>
            </w:rPr>
          </w:pPr>
          <w:hyperlink w:anchor="_Toc139703316" w:history="1">
            <w:r w:rsidR="00B30E79" w:rsidRPr="00092585">
              <w:rPr>
                <w:rStyle w:val="Hyperlink"/>
              </w:rPr>
              <w:t>BAB II</w:t>
            </w:r>
          </w:hyperlink>
          <w:r w:rsidR="00092585">
            <w:rPr>
              <w:rFonts w:asciiTheme="minorHAnsi" w:hAnsiTheme="minorHAnsi" w:cstheme="minorBidi"/>
              <w:b w:val="0"/>
            </w:rPr>
            <w:t xml:space="preserve"> </w:t>
          </w:r>
          <w:hyperlink w:anchor="_Toc139703317" w:history="1">
            <w:r w:rsidR="00B30E79" w:rsidRPr="00092585">
              <w:rPr>
                <w:rStyle w:val="Hyperlink"/>
              </w:rPr>
              <w:t>TINJAUAN PUSTAKA</w:t>
            </w:r>
            <w:r w:rsidR="00B30E79" w:rsidRPr="00092585">
              <w:rPr>
                <w:webHidden/>
              </w:rPr>
              <w:tab/>
            </w:r>
            <w:r w:rsidR="00B30E79" w:rsidRPr="00092585">
              <w:rPr>
                <w:webHidden/>
              </w:rPr>
              <w:fldChar w:fldCharType="begin"/>
            </w:r>
            <w:r w:rsidR="00B30E79" w:rsidRPr="00092585">
              <w:rPr>
                <w:webHidden/>
              </w:rPr>
              <w:instrText xml:space="preserve"> PAGEREF _Toc139703317 \h </w:instrText>
            </w:r>
            <w:r w:rsidR="00B30E79" w:rsidRPr="00092585">
              <w:rPr>
                <w:webHidden/>
              </w:rPr>
            </w:r>
            <w:r w:rsidR="00B30E79" w:rsidRPr="00092585">
              <w:rPr>
                <w:webHidden/>
              </w:rPr>
              <w:fldChar w:fldCharType="separate"/>
            </w:r>
            <w:r>
              <w:rPr>
                <w:webHidden/>
              </w:rPr>
              <w:t>14</w:t>
            </w:r>
            <w:r w:rsidR="00B30E79" w:rsidRPr="00092585">
              <w:rPr>
                <w:webHidden/>
              </w:rPr>
              <w:fldChar w:fldCharType="end"/>
            </w:r>
          </w:hyperlink>
        </w:p>
        <w:p w14:paraId="42BE8501"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8" w:history="1">
            <w:r w:rsidR="00B30E79" w:rsidRPr="00092585">
              <w:rPr>
                <w:rStyle w:val="Hyperlink"/>
                <w:noProof/>
                <w:sz w:val="24"/>
                <w:szCs w:val="24"/>
              </w:rPr>
              <w:t>2.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8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14</w:t>
            </w:r>
            <w:r w:rsidR="00B30E79" w:rsidRPr="00092585">
              <w:rPr>
                <w:noProof/>
                <w:webHidden/>
                <w:sz w:val="24"/>
                <w:szCs w:val="24"/>
              </w:rPr>
              <w:fldChar w:fldCharType="end"/>
            </w:r>
          </w:hyperlink>
        </w:p>
        <w:p w14:paraId="22014152"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19" w:history="1">
            <w:r w:rsidR="00B30E79" w:rsidRPr="00092585">
              <w:rPr>
                <w:rStyle w:val="Hyperlink"/>
                <w:sz w:val="24"/>
                <w:szCs w:val="24"/>
              </w:rPr>
              <w:t>2.1.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9 \h </w:instrText>
            </w:r>
            <w:r w:rsidR="00B30E79" w:rsidRPr="00092585">
              <w:rPr>
                <w:webHidden/>
                <w:sz w:val="24"/>
                <w:szCs w:val="24"/>
              </w:rPr>
            </w:r>
            <w:r w:rsidR="00B30E79" w:rsidRPr="00092585">
              <w:rPr>
                <w:webHidden/>
                <w:sz w:val="24"/>
                <w:szCs w:val="24"/>
              </w:rPr>
              <w:fldChar w:fldCharType="separate"/>
            </w:r>
            <w:r>
              <w:rPr>
                <w:webHidden/>
                <w:sz w:val="24"/>
                <w:szCs w:val="24"/>
              </w:rPr>
              <w:t>14</w:t>
            </w:r>
            <w:r w:rsidR="00B30E79" w:rsidRPr="00092585">
              <w:rPr>
                <w:webHidden/>
                <w:sz w:val="24"/>
                <w:szCs w:val="24"/>
              </w:rPr>
              <w:fldChar w:fldCharType="end"/>
            </w:r>
          </w:hyperlink>
        </w:p>
        <w:p w14:paraId="2533A4FB"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20" w:history="1">
            <w:r w:rsidR="00B30E79" w:rsidRPr="00092585">
              <w:rPr>
                <w:rStyle w:val="Hyperlink"/>
                <w:sz w:val="24"/>
                <w:szCs w:val="24"/>
              </w:rPr>
              <w:t>2.1.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Bidang-bidang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0 \h </w:instrText>
            </w:r>
            <w:r w:rsidR="00B30E79" w:rsidRPr="00092585">
              <w:rPr>
                <w:webHidden/>
                <w:sz w:val="24"/>
                <w:szCs w:val="24"/>
              </w:rPr>
            </w:r>
            <w:r w:rsidR="00B30E79" w:rsidRPr="00092585">
              <w:rPr>
                <w:webHidden/>
                <w:sz w:val="24"/>
                <w:szCs w:val="24"/>
              </w:rPr>
              <w:fldChar w:fldCharType="separate"/>
            </w:r>
            <w:r>
              <w:rPr>
                <w:webHidden/>
                <w:sz w:val="24"/>
                <w:szCs w:val="24"/>
              </w:rPr>
              <w:t>15</w:t>
            </w:r>
            <w:r w:rsidR="00B30E79" w:rsidRPr="00092585">
              <w:rPr>
                <w:webHidden/>
                <w:sz w:val="24"/>
                <w:szCs w:val="24"/>
              </w:rPr>
              <w:fldChar w:fldCharType="end"/>
            </w:r>
          </w:hyperlink>
        </w:p>
        <w:p w14:paraId="2A4E06A2"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22" w:history="1">
            <w:r w:rsidR="00B30E79" w:rsidRPr="00092585">
              <w:rPr>
                <w:rStyle w:val="Hyperlink"/>
                <w:sz w:val="24"/>
                <w:szCs w:val="24"/>
              </w:rPr>
              <w:t>2.1 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Fungsi dan Tuju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2 \h </w:instrText>
            </w:r>
            <w:r w:rsidR="00B30E79" w:rsidRPr="00092585">
              <w:rPr>
                <w:webHidden/>
                <w:sz w:val="24"/>
                <w:szCs w:val="24"/>
              </w:rPr>
            </w:r>
            <w:r w:rsidR="00B30E79" w:rsidRPr="00092585">
              <w:rPr>
                <w:webHidden/>
                <w:sz w:val="24"/>
                <w:szCs w:val="24"/>
              </w:rPr>
              <w:fldChar w:fldCharType="separate"/>
            </w:r>
            <w:r>
              <w:rPr>
                <w:webHidden/>
                <w:sz w:val="24"/>
                <w:szCs w:val="24"/>
              </w:rPr>
              <w:t>17</w:t>
            </w:r>
            <w:r w:rsidR="00B30E79" w:rsidRPr="00092585">
              <w:rPr>
                <w:webHidden/>
                <w:sz w:val="24"/>
                <w:szCs w:val="24"/>
              </w:rPr>
              <w:fldChar w:fldCharType="end"/>
            </w:r>
          </w:hyperlink>
        </w:p>
        <w:p w14:paraId="0E612BED"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23" w:history="1">
            <w:r w:rsidR="00B30E79" w:rsidRPr="00092585">
              <w:rPr>
                <w:rStyle w:val="Hyperlink"/>
                <w:sz w:val="24"/>
                <w:szCs w:val="24"/>
              </w:rPr>
              <w:t>2.1.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Siklus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3 \h </w:instrText>
            </w:r>
            <w:r w:rsidR="00B30E79" w:rsidRPr="00092585">
              <w:rPr>
                <w:webHidden/>
                <w:sz w:val="24"/>
                <w:szCs w:val="24"/>
              </w:rPr>
            </w:r>
            <w:r w:rsidR="00B30E79" w:rsidRPr="00092585">
              <w:rPr>
                <w:webHidden/>
                <w:sz w:val="24"/>
                <w:szCs w:val="24"/>
              </w:rPr>
              <w:fldChar w:fldCharType="separate"/>
            </w:r>
            <w:r>
              <w:rPr>
                <w:webHidden/>
                <w:sz w:val="24"/>
                <w:szCs w:val="24"/>
              </w:rPr>
              <w:t>18</w:t>
            </w:r>
            <w:r w:rsidR="00B30E79" w:rsidRPr="00092585">
              <w:rPr>
                <w:webHidden/>
                <w:sz w:val="24"/>
                <w:szCs w:val="24"/>
              </w:rPr>
              <w:fldChar w:fldCharType="end"/>
            </w:r>
          </w:hyperlink>
        </w:p>
        <w:p w14:paraId="40DEE9FB"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24" w:history="1">
            <w:r w:rsidR="00B30E79" w:rsidRPr="00092585">
              <w:rPr>
                <w:rStyle w:val="Hyperlink"/>
                <w:sz w:val="24"/>
                <w:szCs w:val="24"/>
              </w:rPr>
              <w:t>2.1.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guna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4 \h </w:instrText>
            </w:r>
            <w:r w:rsidR="00B30E79" w:rsidRPr="00092585">
              <w:rPr>
                <w:webHidden/>
                <w:sz w:val="24"/>
                <w:szCs w:val="24"/>
              </w:rPr>
            </w:r>
            <w:r w:rsidR="00B30E79" w:rsidRPr="00092585">
              <w:rPr>
                <w:webHidden/>
                <w:sz w:val="24"/>
                <w:szCs w:val="24"/>
              </w:rPr>
              <w:fldChar w:fldCharType="separate"/>
            </w:r>
            <w:r>
              <w:rPr>
                <w:webHidden/>
                <w:sz w:val="24"/>
                <w:szCs w:val="24"/>
              </w:rPr>
              <w:t>18</w:t>
            </w:r>
            <w:r w:rsidR="00B30E79" w:rsidRPr="00092585">
              <w:rPr>
                <w:webHidden/>
                <w:sz w:val="24"/>
                <w:szCs w:val="24"/>
              </w:rPr>
              <w:fldChar w:fldCharType="end"/>
            </w:r>
          </w:hyperlink>
        </w:p>
        <w:p w14:paraId="42C31594"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5" w:history="1">
            <w:r w:rsidR="00B30E79" w:rsidRPr="00092585">
              <w:rPr>
                <w:rStyle w:val="Hyperlink"/>
                <w:noProof/>
                <w:sz w:val="24"/>
                <w:szCs w:val="24"/>
              </w:rPr>
              <w:t>2.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5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20</w:t>
            </w:r>
            <w:r w:rsidR="00B30E79" w:rsidRPr="00092585">
              <w:rPr>
                <w:noProof/>
                <w:webHidden/>
                <w:sz w:val="24"/>
                <w:szCs w:val="24"/>
              </w:rPr>
              <w:fldChar w:fldCharType="end"/>
            </w:r>
          </w:hyperlink>
        </w:p>
        <w:p w14:paraId="511FAEF9"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26" w:history="1">
            <w:r w:rsidR="00B30E79" w:rsidRPr="00092585">
              <w:rPr>
                <w:rStyle w:val="Hyperlink"/>
                <w:sz w:val="24"/>
                <w:szCs w:val="24"/>
              </w:rPr>
              <w:t>2.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6 \h </w:instrText>
            </w:r>
            <w:r w:rsidR="00B30E79" w:rsidRPr="00092585">
              <w:rPr>
                <w:webHidden/>
                <w:sz w:val="24"/>
                <w:szCs w:val="24"/>
              </w:rPr>
            </w:r>
            <w:r w:rsidR="00B30E79" w:rsidRPr="00092585">
              <w:rPr>
                <w:webHidden/>
                <w:sz w:val="24"/>
                <w:szCs w:val="24"/>
              </w:rPr>
              <w:fldChar w:fldCharType="separate"/>
            </w:r>
            <w:r>
              <w:rPr>
                <w:webHidden/>
                <w:sz w:val="24"/>
                <w:szCs w:val="24"/>
              </w:rPr>
              <w:t>20</w:t>
            </w:r>
            <w:r w:rsidR="00B30E79" w:rsidRPr="00092585">
              <w:rPr>
                <w:webHidden/>
                <w:sz w:val="24"/>
                <w:szCs w:val="24"/>
              </w:rPr>
              <w:fldChar w:fldCharType="end"/>
            </w:r>
          </w:hyperlink>
        </w:p>
        <w:p w14:paraId="478868FD"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27" w:history="1">
            <w:r w:rsidR="00B30E79" w:rsidRPr="00092585">
              <w:rPr>
                <w:rStyle w:val="Hyperlink"/>
                <w:sz w:val="24"/>
                <w:szCs w:val="24"/>
              </w:rPr>
              <w:t>2.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dan Manfaat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7 \h </w:instrText>
            </w:r>
            <w:r w:rsidR="00B30E79" w:rsidRPr="00092585">
              <w:rPr>
                <w:webHidden/>
                <w:sz w:val="24"/>
                <w:szCs w:val="24"/>
              </w:rPr>
            </w:r>
            <w:r w:rsidR="00B30E79" w:rsidRPr="00092585">
              <w:rPr>
                <w:webHidden/>
                <w:sz w:val="24"/>
                <w:szCs w:val="24"/>
              </w:rPr>
              <w:fldChar w:fldCharType="separate"/>
            </w:r>
            <w:r>
              <w:rPr>
                <w:webHidden/>
                <w:sz w:val="24"/>
                <w:szCs w:val="24"/>
              </w:rPr>
              <w:t>21</w:t>
            </w:r>
            <w:r w:rsidR="00B30E79" w:rsidRPr="00092585">
              <w:rPr>
                <w:webHidden/>
                <w:sz w:val="24"/>
                <w:szCs w:val="24"/>
              </w:rPr>
              <w:fldChar w:fldCharType="end"/>
            </w:r>
          </w:hyperlink>
        </w:p>
        <w:p w14:paraId="57308647"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8" w:history="1">
            <w:r w:rsidR="00B30E79" w:rsidRPr="00092585">
              <w:rPr>
                <w:rStyle w:val="Hyperlink"/>
                <w:noProof/>
                <w:sz w:val="24"/>
                <w:szCs w:val="24"/>
              </w:rPr>
              <w:t>2.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8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22</w:t>
            </w:r>
            <w:r w:rsidR="00B30E79" w:rsidRPr="00092585">
              <w:rPr>
                <w:noProof/>
                <w:webHidden/>
                <w:sz w:val="24"/>
                <w:szCs w:val="24"/>
              </w:rPr>
              <w:fldChar w:fldCharType="end"/>
            </w:r>
          </w:hyperlink>
        </w:p>
        <w:p w14:paraId="7B9C3FDC"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29" w:history="1">
            <w:r w:rsidR="00B30E79" w:rsidRPr="00092585">
              <w:rPr>
                <w:rStyle w:val="Hyperlink"/>
                <w:sz w:val="24"/>
                <w:szCs w:val="24"/>
              </w:rPr>
              <w:t>2.3.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9 \h </w:instrText>
            </w:r>
            <w:r w:rsidR="00B30E79" w:rsidRPr="00092585">
              <w:rPr>
                <w:webHidden/>
                <w:sz w:val="24"/>
                <w:szCs w:val="24"/>
              </w:rPr>
            </w:r>
            <w:r w:rsidR="00B30E79" w:rsidRPr="00092585">
              <w:rPr>
                <w:webHidden/>
                <w:sz w:val="24"/>
                <w:szCs w:val="24"/>
              </w:rPr>
              <w:fldChar w:fldCharType="separate"/>
            </w:r>
            <w:r>
              <w:rPr>
                <w:webHidden/>
                <w:sz w:val="24"/>
                <w:szCs w:val="24"/>
              </w:rPr>
              <w:t>22</w:t>
            </w:r>
            <w:r w:rsidR="00B30E79" w:rsidRPr="00092585">
              <w:rPr>
                <w:webHidden/>
                <w:sz w:val="24"/>
                <w:szCs w:val="24"/>
              </w:rPr>
              <w:fldChar w:fldCharType="end"/>
            </w:r>
          </w:hyperlink>
        </w:p>
        <w:p w14:paraId="344AD49B"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30" w:history="1">
            <w:r w:rsidR="00B30E79" w:rsidRPr="00092585">
              <w:rPr>
                <w:rStyle w:val="Hyperlink"/>
                <w:sz w:val="24"/>
                <w:szCs w:val="24"/>
              </w:rPr>
              <w:t>2.3.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0 \h </w:instrText>
            </w:r>
            <w:r w:rsidR="00B30E79" w:rsidRPr="00092585">
              <w:rPr>
                <w:webHidden/>
                <w:sz w:val="24"/>
                <w:szCs w:val="24"/>
              </w:rPr>
            </w:r>
            <w:r w:rsidR="00B30E79" w:rsidRPr="00092585">
              <w:rPr>
                <w:webHidden/>
                <w:sz w:val="24"/>
                <w:szCs w:val="24"/>
              </w:rPr>
              <w:fldChar w:fldCharType="separate"/>
            </w:r>
            <w:r>
              <w:rPr>
                <w:webHidden/>
                <w:sz w:val="24"/>
                <w:szCs w:val="24"/>
              </w:rPr>
              <w:t>22</w:t>
            </w:r>
            <w:r w:rsidR="00B30E79" w:rsidRPr="00092585">
              <w:rPr>
                <w:webHidden/>
                <w:sz w:val="24"/>
                <w:szCs w:val="24"/>
              </w:rPr>
              <w:fldChar w:fldCharType="end"/>
            </w:r>
          </w:hyperlink>
        </w:p>
        <w:p w14:paraId="35CB178D"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31" w:history="1">
            <w:r w:rsidR="00B30E79" w:rsidRPr="00092585">
              <w:rPr>
                <w:rStyle w:val="Hyperlink"/>
                <w:sz w:val="24"/>
                <w:szCs w:val="24"/>
              </w:rPr>
              <w:t>2.3.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Komponen-Kompone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1 \h </w:instrText>
            </w:r>
            <w:r w:rsidR="00B30E79" w:rsidRPr="00092585">
              <w:rPr>
                <w:webHidden/>
                <w:sz w:val="24"/>
                <w:szCs w:val="24"/>
              </w:rPr>
            </w:r>
            <w:r w:rsidR="00B30E79" w:rsidRPr="00092585">
              <w:rPr>
                <w:webHidden/>
                <w:sz w:val="24"/>
                <w:szCs w:val="24"/>
              </w:rPr>
              <w:fldChar w:fldCharType="separate"/>
            </w:r>
            <w:r>
              <w:rPr>
                <w:webHidden/>
                <w:sz w:val="24"/>
                <w:szCs w:val="24"/>
              </w:rPr>
              <w:t>23</w:t>
            </w:r>
            <w:r w:rsidR="00B30E79" w:rsidRPr="00092585">
              <w:rPr>
                <w:webHidden/>
                <w:sz w:val="24"/>
                <w:szCs w:val="24"/>
              </w:rPr>
              <w:fldChar w:fldCharType="end"/>
            </w:r>
          </w:hyperlink>
        </w:p>
        <w:p w14:paraId="4B533C83"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2" w:history="1">
            <w:r w:rsidR="00B30E79" w:rsidRPr="00092585">
              <w:rPr>
                <w:rStyle w:val="Hyperlink"/>
                <w:noProof/>
                <w:sz w:val="24"/>
                <w:szCs w:val="24"/>
              </w:rPr>
              <w:t>2.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nalisis 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2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26</w:t>
            </w:r>
            <w:r w:rsidR="00B30E79" w:rsidRPr="00092585">
              <w:rPr>
                <w:noProof/>
                <w:webHidden/>
                <w:sz w:val="24"/>
                <w:szCs w:val="24"/>
              </w:rPr>
              <w:fldChar w:fldCharType="end"/>
            </w:r>
          </w:hyperlink>
        </w:p>
        <w:p w14:paraId="53454195"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33" w:history="1">
            <w:r w:rsidR="00B30E79" w:rsidRPr="00092585">
              <w:rPr>
                <w:rStyle w:val="Hyperlink"/>
                <w:sz w:val="24"/>
                <w:szCs w:val="24"/>
              </w:rPr>
              <w:t>2.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3 \h </w:instrText>
            </w:r>
            <w:r w:rsidR="00B30E79" w:rsidRPr="00092585">
              <w:rPr>
                <w:webHidden/>
                <w:sz w:val="24"/>
                <w:szCs w:val="24"/>
              </w:rPr>
            </w:r>
            <w:r w:rsidR="00B30E79" w:rsidRPr="00092585">
              <w:rPr>
                <w:webHidden/>
                <w:sz w:val="24"/>
                <w:szCs w:val="24"/>
              </w:rPr>
              <w:fldChar w:fldCharType="separate"/>
            </w:r>
            <w:r>
              <w:rPr>
                <w:webHidden/>
                <w:sz w:val="24"/>
                <w:szCs w:val="24"/>
              </w:rPr>
              <w:t>26</w:t>
            </w:r>
            <w:r w:rsidR="00B30E79" w:rsidRPr="00092585">
              <w:rPr>
                <w:webHidden/>
                <w:sz w:val="24"/>
                <w:szCs w:val="24"/>
              </w:rPr>
              <w:fldChar w:fldCharType="end"/>
            </w:r>
          </w:hyperlink>
        </w:p>
        <w:p w14:paraId="22F1E2B9"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34" w:history="1">
            <w:r w:rsidR="00B30E79" w:rsidRPr="00092585">
              <w:rPr>
                <w:rStyle w:val="Hyperlink"/>
                <w:sz w:val="24"/>
                <w:szCs w:val="24"/>
              </w:rPr>
              <w:t>2.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4 \h </w:instrText>
            </w:r>
            <w:r w:rsidR="00B30E79" w:rsidRPr="00092585">
              <w:rPr>
                <w:webHidden/>
                <w:sz w:val="24"/>
                <w:szCs w:val="24"/>
              </w:rPr>
            </w:r>
            <w:r w:rsidR="00B30E79" w:rsidRPr="00092585">
              <w:rPr>
                <w:webHidden/>
                <w:sz w:val="24"/>
                <w:szCs w:val="24"/>
              </w:rPr>
              <w:fldChar w:fldCharType="separate"/>
            </w:r>
            <w:r>
              <w:rPr>
                <w:webHidden/>
                <w:sz w:val="24"/>
                <w:szCs w:val="24"/>
              </w:rPr>
              <w:t>28</w:t>
            </w:r>
            <w:r w:rsidR="00B30E79" w:rsidRPr="00092585">
              <w:rPr>
                <w:webHidden/>
                <w:sz w:val="24"/>
                <w:szCs w:val="24"/>
              </w:rPr>
              <w:fldChar w:fldCharType="end"/>
            </w:r>
          </w:hyperlink>
        </w:p>
        <w:p w14:paraId="349394C5"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5" w:history="1">
            <w:r w:rsidR="00B30E79" w:rsidRPr="00092585">
              <w:rPr>
                <w:rStyle w:val="Hyperlink"/>
                <w:noProof/>
                <w:sz w:val="24"/>
                <w:szCs w:val="24"/>
              </w:rPr>
              <w:t>2.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Loan To Deposit Ratio (LDR)</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5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28</w:t>
            </w:r>
            <w:r w:rsidR="00B30E79" w:rsidRPr="00092585">
              <w:rPr>
                <w:noProof/>
                <w:webHidden/>
                <w:sz w:val="24"/>
                <w:szCs w:val="24"/>
              </w:rPr>
              <w:fldChar w:fldCharType="end"/>
            </w:r>
          </w:hyperlink>
        </w:p>
        <w:p w14:paraId="1CBF20EF"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36" w:history="1">
            <w:r w:rsidR="00B30E79" w:rsidRPr="00092585">
              <w:rPr>
                <w:rStyle w:val="Hyperlink"/>
                <w:sz w:val="24"/>
                <w:szCs w:val="24"/>
              </w:rPr>
              <w:t>2.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6 \h </w:instrText>
            </w:r>
            <w:r w:rsidR="00B30E79" w:rsidRPr="00092585">
              <w:rPr>
                <w:webHidden/>
                <w:sz w:val="24"/>
                <w:szCs w:val="24"/>
              </w:rPr>
            </w:r>
            <w:r w:rsidR="00B30E79" w:rsidRPr="00092585">
              <w:rPr>
                <w:webHidden/>
                <w:sz w:val="24"/>
                <w:szCs w:val="24"/>
              </w:rPr>
              <w:fldChar w:fldCharType="separate"/>
            </w:r>
            <w:r>
              <w:rPr>
                <w:webHidden/>
                <w:sz w:val="24"/>
                <w:szCs w:val="24"/>
              </w:rPr>
              <w:t>28</w:t>
            </w:r>
            <w:r w:rsidR="00B30E79" w:rsidRPr="00092585">
              <w:rPr>
                <w:webHidden/>
                <w:sz w:val="24"/>
                <w:szCs w:val="24"/>
              </w:rPr>
              <w:fldChar w:fldCharType="end"/>
            </w:r>
          </w:hyperlink>
        </w:p>
        <w:p w14:paraId="6B5F42B8"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37" w:history="1">
            <w:r w:rsidR="00B30E79" w:rsidRPr="00092585">
              <w:rPr>
                <w:rStyle w:val="Hyperlink"/>
                <w:sz w:val="24"/>
                <w:szCs w:val="24"/>
              </w:rPr>
              <w:t>2.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7 \h </w:instrText>
            </w:r>
            <w:r w:rsidR="00B30E79" w:rsidRPr="00092585">
              <w:rPr>
                <w:webHidden/>
                <w:sz w:val="24"/>
                <w:szCs w:val="24"/>
              </w:rPr>
            </w:r>
            <w:r w:rsidR="00B30E79" w:rsidRPr="00092585">
              <w:rPr>
                <w:webHidden/>
                <w:sz w:val="24"/>
                <w:szCs w:val="24"/>
              </w:rPr>
              <w:fldChar w:fldCharType="separate"/>
            </w:r>
            <w:r>
              <w:rPr>
                <w:webHidden/>
                <w:sz w:val="24"/>
                <w:szCs w:val="24"/>
              </w:rPr>
              <w:t>29</w:t>
            </w:r>
            <w:r w:rsidR="00B30E79" w:rsidRPr="00092585">
              <w:rPr>
                <w:webHidden/>
                <w:sz w:val="24"/>
                <w:szCs w:val="24"/>
              </w:rPr>
              <w:fldChar w:fldCharType="end"/>
            </w:r>
          </w:hyperlink>
        </w:p>
        <w:p w14:paraId="408F7B23"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8" w:history="1">
            <w:r w:rsidR="00B30E79" w:rsidRPr="00092585">
              <w:rPr>
                <w:rStyle w:val="Hyperlink"/>
                <w:noProof/>
                <w:sz w:val="24"/>
                <w:szCs w:val="24"/>
              </w:rPr>
              <w:t>2.6</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Net Interest Margin (NIM)</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8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30</w:t>
            </w:r>
            <w:r w:rsidR="00B30E79" w:rsidRPr="00092585">
              <w:rPr>
                <w:noProof/>
                <w:webHidden/>
                <w:sz w:val="24"/>
                <w:szCs w:val="24"/>
              </w:rPr>
              <w:fldChar w:fldCharType="end"/>
            </w:r>
          </w:hyperlink>
        </w:p>
        <w:p w14:paraId="5B73D5F0"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39" w:history="1">
            <w:r w:rsidR="00B30E79" w:rsidRPr="00092585">
              <w:rPr>
                <w:rStyle w:val="Hyperlink"/>
                <w:sz w:val="24"/>
                <w:szCs w:val="24"/>
              </w:rPr>
              <w:t>2.6.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9 \h </w:instrText>
            </w:r>
            <w:r w:rsidR="00B30E79" w:rsidRPr="00092585">
              <w:rPr>
                <w:webHidden/>
                <w:sz w:val="24"/>
                <w:szCs w:val="24"/>
              </w:rPr>
            </w:r>
            <w:r w:rsidR="00B30E79" w:rsidRPr="00092585">
              <w:rPr>
                <w:webHidden/>
                <w:sz w:val="24"/>
                <w:szCs w:val="24"/>
              </w:rPr>
              <w:fldChar w:fldCharType="separate"/>
            </w:r>
            <w:r>
              <w:rPr>
                <w:webHidden/>
                <w:sz w:val="24"/>
                <w:szCs w:val="24"/>
              </w:rPr>
              <w:t>30</w:t>
            </w:r>
            <w:r w:rsidR="00B30E79" w:rsidRPr="00092585">
              <w:rPr>
                <w:webHidden/>
                <w:sz w:val="24"/>
                <w:szCs w:val="24"/>
              </w:rPr>
              <w:fldChar w:fldCharType="end"/>
            </w:r>
          </w:hyperlink>
        </w:p>
        <w:p w14:paraId="05E34B6E"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40" w:history="1">
            <w:r w:rsidR="00B30E79" w:rsidRPr="00092585">
              <w:rPr>
                <w:rStyle w:val="Hyperlink"/>
                <w:sz w:val="24"/>
                <w:szCs w:val="24"/>
              </w:rPr>
              <w:t>2.6.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0 \h </w:instrText>
            </w:r>
            <w:r w:rsidR="00B30E79" w:rsidRPr="00092585">
              <w:rPr>
                <w:webHidden/>
                <w:sz w:val="24"/>
                <w:szCs w:val="24"/>
              </w:rPr>
            </w:r>
            <w:r w:rsidR="00B30E79" w:rsidRPr="00092585">
              <w:rPr>
                <w:webHidden/>
                <w:sz w:val="24"/>
                <w:szCs w:val="24"/>
              </w:rPr>
              <w:fldChar w:fldCharType="separate"/>
            </w:r>
            <w:r>
              <w:rPr>
                <w:webHidden/>
                <w:sz w:val="24"/>
                <w:szCs w:val="24"/>
              </w:rPr>
              <w:t>31</w:t>
            </w:r>
            <w:r w:rsidR="00B30E79" w:rsidRPr="00092585">
              <w:rPr>
                <w:webHidden/>
                <w:sz w:val="24"/>
                <w:szCs w:val="24"/>
              </w:rPr>
              <w:fldChar w:fldCharType="end"/>
            </w:r>
          </w:hyperlink>
        </w:p>
        <w:p w14:paraId="7BD17C5F"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1" w:history="1">
            <w:r w:rsidR="00B30E79" w:rsidRPr="00092585">
              <w:rPr>
                <w:rStyle w:val="Hyperlink"/>
                <w:noProof/>
                <w:sz w:val="24"/>
                <w:szCs w:val="24"/>
              </w:rPr>
              <w:t>2.7</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Return On Asset (RO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1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31</w:t>
            </w:r>
            <w:r w:rsidR="00B30E79" w:rsidRPr="00092585">
              <w:rPr>
                <w:noProof/>
                <w:webHidden/>
                <w:sz w:val="24"/>
                <w:szCs w:val="24"/>
              </w:rPr>
              <w:fldChar w:fldCharType="end"/>
            </w:r>
          </w:hyperlink>
        </w:p>
        <w:p w14:paraId="2E9D384E"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42" w:history="1">
            <w:r w:rsidR="00B30E79" w:rsidRPr="00092585">
              <w:rPr>
                <w:rStyle w:val="Hyperlink"/>
                <w:sz w:val="24"/>
                <w:szCs w:val="24"/>
              </w:rPr>
              <w:t>2.7.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2 \h </w:instrText>
            </w:r>
            <w:r w:rsidR="00B30E79" w:rsidRPr="00092585">
              <w:rPr>
                <w:webHidden/>
                <w:sz w:val="24"/>
                <w:szCs w:val="24"/>
              </w:rPr>
            </w:r>
            <w:r w:rsidR="00B30E79" w:rsidRPr="00092585">
              <w:rPr>
                <w:webHidden/>
                <w:sz w:val="24"/>
                <w:szCs w:val="24"/>
              </w:rPr>
              <w:fldChar w:fldCharType="separate"/>
            </w:r>
            <w:r>
              <w:rPr>
                <w:webHidden/>
                <w:sz w:val="24"/>
                <w:szCs w:val="24"/>
              </w:rPr>
              <w:t>31</w:t>
            </w:r>
            <w:r w:rsidR="00B30E79" w:rsidRPr="00092585">
              <w:rPr>
                <w:webHidden/>
                <w:sz w:val="24"/>
                <w:szCs w:val="24"/>
              </w:rPr>
              <w:fldChar w:fldCharType="end"/>
            </w:r>
          </w:hyperlink>
        </w:p>
        <w:p w14:paraId="6085E279"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43" w:history="1">
            <w:r w:rsidR="00B30E79" w:rsidRPr="00092585">
              <w:rPr>
                <w:rStyle w:val="Hyperlink"/>
                <w:sz w:val="24"/>
                <w:szCs w:val="24"/>
              </w:rPr>
              <w:t>2.7.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3 \h </w:instrText>
            </w:r>
            <w:r w:rsidR="00B30E79" w:rsidRPr="00092585">
              <w:rPr>
                <w:webHidden/>
                <w:sz w:val="24"/>
                <w:szCs w:val="24"/>
              </w:rPr>
            </w:r>
            <w:r w:rsidR="00B30E79" w:rsidRPr="00092585">
              <w:rPr>
                <w:webHidden/>
                <w:sz w:val="24"/>
                <w:szCs w:val="24"/>
              </w:rPr>
              <w:fldChar w:fldCharType="separate"/>
            </w:r>
            <w:r>
              <w:rPr>
                <w:webHidden/>
                <w:sz w:val="24"/>
                <w:szCs w:val="24"/>
              </w:rPr>
              <w:t>32</w:t>
            </w:r>
            <w:r w:rsidR="00B30E79" w:rsidRPr="00092585">
              <w:rPr>
                <w:webHidden/>
                <w:sz w:val="24"/>
                <w:szCs w:val="24"/>
              </w:rPr>
              <w:fldChar w:fldCharType="end"/>
            </w:r>
          </w:hyperlink>
        </w:p>
        <w:p w14:paraId="0B4E2981"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44" w:history="1">
            <w:r w:rsidR="00B30E79" w:rsidRPr="00092585">
              <w:rPr>
                <w:rStyle w:val="Hyperlink"/>
                <w:sz w:val="24"/>
                <w:szCs w:val="24"/>
              </w:rPr>
              <w:t>2.7.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Keunggul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4 \h </w:instrText>
            </w:r>
            <w:r w:rsidR="00B30E79" w:rsidRPr="00092585">
              <w:rPr>
                <w:webHidden/>
                <w:sz w:val="24"/>
                <w:szCs w:val="24"/>
              </w:rPr>
            </w:r>
            <w:r w:rsidR="00B30E79" w:rsidRPr="00092585">
              <w:rPr>
                <w:webHidden/>
                <w:sz w:val="24"/>
                <w:szCs w:val="24"/>
              </w:rPr>
              <w:fldChar w:fldCharType="separate"/>
            </w:r>
            <w:r>
              <w:rPr>
                <w:webHidden/>
                <w:sz w:val="24"/>
                <w:szCs w:val="24"/>
              </w:rPr>
              <w:t>32</w:t>
            </w:r>
            <w:r w:rsidR="00B30E79" w:rsidRPr="00092585">
              <w:rPr>
                <w:webHidden/>
                <w:sz w:val="24"/>
                <w:szCs w:val="24"/>
              </w:rPr>
              <w:fldChar w:fldCharType="end"/>
            </w:r>
          </w:hyperlink>
        </w:p>
        <w:p w14:paraId="509B02C5"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5" w:history="1">
            <w:r w:rsidR="00B30E79" w:rsidRPr="00092585">
              <w:rPr>
                <w:rStyle w:val="Hyperlink"/>
                <w:noProof/>
                <w:sz w:val="24"/>
                <w:szCs w:val="24"/>
              </w:rPr>
              <w:t>2.8</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Pengaruh Antar Variabel</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5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33</w:t>
            </w:r>
            <w:r w:rsidR="00B30E79" w:rsidRPr="00092585">
              <w:rPr>
                <w:noProof/>
                <w:webHidden/>
                <w:sz w:val="24"/>
                <w:szCs w:val="24"/>
              </w:rPr>
              <w:fldChar w:fldCharType="end"/>
            </w:r>
          </w:hyperlink>
        </w:p>
        <w:p w14:paraId="65C60F4A"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6" w:history="1">
            <w:r w:rsidR="00B30E79" w:rsidRPr="00092585">
              <w:rPr>
                <w:rStyle w:val="Hyperlink"/>
                <w:noProof/>
                <w:sz w:val="24"/>
                <w:szCs w:val="24"/>
              </w:rPr>
              <w:t>2.9</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Kerangka Pemikiran dan Paradigm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6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35</w:t>
            </w:r>
            <w:r w:rsidR="00B30E79" w:rsidRPr="00092585">
              <w:rPr>
                <w:noProof/>
                <w:webHidden/>
                <w:sz w:val="24"/>
                <w:szCs w:val="24"/>
              </w:rPr>
              <w:fldChar w:fldCharType="end"/>
            </w:r>
          </w:hyperlink>
        </w:p>
        <w:p w14:paraId="7A456DE9"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7" w:history="1">
            <w:r w:rsidR="00B30E79" w:rsidRPr="00092585">
              <w:rPr>
                <w:rStyle w:val="Hyperlink"/>
                <w:noProof/>
                <w:sz w:val="24"/>
                <w:szCs w:val="24"/>
              </w:rPr>
              <w:t>2.10</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Hipotesis</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7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40</w:t>
            </w:r>
            <w:r w:rsidR="00B30E79" w:rsidRPr="00092585">
              <w:rPr>
                <w:noProof/>
                <w:webHidden/>
                <w:sz w:val="24"/>
                <w:szCs w:val="24"/>
              </w:rPr>
              <w:fldChar w:fldCharType="end"/>
            </w:r>
          </w:hyperlink>
        </w:p>
        <w:p w14:paraId="2A5EAF42" w14:textId="003D0FE6" w:rsidR="00B30E79" w:rsidRPr="00092585" w:rsidRDefault="007E48A5">
          <w:pPr>
            <w:pStyle w:val="TOC1"/>
            <w:rPr>
              <w:rFonts w:asciiTheme="minorHAnsi" w:hAnsiTheme="minorHAnsi" w:cstheme="minorBidi"/>
              <w:b w:val="0"/>
            </w:rPr>
          </w:pPr>
          <w:hyperlink w:anchor="_Toc139703348" w:history="1">
            <w:r w:rsidR="00B30E79" w:rsidRPr="00092585">
              <w:rPr>
                <w:rStyle w:val="Hyperlink"/>
              </w:rPr>
              <w:t>BAB III</w:t>
            </w:r>
          </w:hyperlink>
          <w:r w:rsidR="00092585">
            <w:rPr>
              <w:rFonts w:asciiTheme="minorHAnsi" w:hAnsiTheme="minorHAnsi" w:cstheme="minorBidi"/>
              <w:b w:val="0"/>
            </w:rPr>
            <w:t xml:space="preserve"> </w:t>
          </w:r>
          <w:hyperlink w:anchor="_Toc139703349" w:history="1">
            <w:r w:rsidR="00B30E79" w:rsidRPr="00092585">
              <w:rPr>
                <w:rStyle w:val="Hyperlink"/>
              </w:rPr>
              <w:t>OBJEK DAN METODE PENELITIAN</w:t>
            </w:r>
            <w:r w:rsidR="00B30E79" w:rsidRPr="00092585">
              <w:rPr>
                <w:webHidden/>
              </w:rPr>
              <w:tab/>
            </w:r>
            <w:r w:rsidR="00B30E79" w:rsidRPr="00092585">
              <w:rPr>
                <w:webHidden/>
              </w:rPr>
              <w:fldChar w:fldCharType="begin"/>
            </w:r>
            <w:r w:rsidR="00B30E79" w:rsidRPr="00092585">
              <w:rPr>
                <w:webHidden/>
              </w:rPr>
              <w:instrText xml:space="preserve"> PAGEREF _Toc139703349 \h </w:instrText>
            </w:r>
            <w:r w:rsidR="00B30E79" w:rsidRPr="00092585">
              <w:rPr>
                <w:webHidden/>
              </w:rPr>
            </w:r>
            <w:r w:rsidR="00B30E79" w:rsidRPr="00092585">
              <w:rPr>
                <w:webHidden/>
              </w:rPr>
              <w:fldChar w:fldCharType="separate"/>
            </w:r>
            <w:r>
              <w:rPr>
                <w:webHidden/>
              </w:rPr>
              <w:t>43</w:t>
            </w:r>
            <w:r w:rsidR="00B30E79" w:rsidRPr="00092585">
              <w:rPr>
                <w:webHidden/>
              </w:rPr>
              <w:fldChar w:fldCharType="end"/>
            </w:r>
          </w:hyperlink>
        </w:p>
        <w:p w14:paraId="0D7651CB"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0" w:history="1">
            <w:r w:rsidR="00B30E79" w:rsidRPr="00092585">
              <w:rPr>
                <w:rStyle w:val="Hyperlink"/>
                <w:noProof/>
                <w:sz w:val="24"/>
                <w:szCs w:val="24"/>
              </w:rPr>
              <w:t>3.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Objek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0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43</w:t>
            </w:r>
            <w:r w:rsidR="00B30E79" w:rsidRPr="00092585">
              <w:rPr>
                <w:noProof/>
                <w:webHidden/>
                <w:sz w:val="24"/>
                <w:szCs w:val="24"/>
              </w:rPr>
              <w:fldChar w:fldCharType="end"/>
            </w:r>
          </w:hyperlink>
        </w:p>
        <w:p w14:paraId="0F2C91EB" w14:textId="77777777" w:rsidR="00B30E79" w:rsidRPr="00092585" w:rsidRDefault="007E48A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1" w:history="1">
            <w:r w:rsidR="00B30E79" w:rsidRPr="00092585">
              <w:rPr>
                <w:rStyle w:val="Hyperlink"/>
                <w:noProof/>
                <w:sz w:val="24"/>
                <w:szCs w:val="24"/>
              </w:rPr>
              <w:t>3.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etode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1 \h </w:instrText>
            </w:r>
            <w:r w:rsidR="00B30E79" w:rsidRPr="00092585">
              <w:rPr>
                <w:noProof/>
                <w:webHidden/>
                <w:sz w:val="24"/>
                <w:szCs w:val="24"/>
              </w:rPr>
            </w:r>
            <w:r w:rsidR="00B30E79" w:rsidRPr="00092585">
              <w:rPr>
                <w:noProof/>
                <w:webHidden/>
                <w:sz w:val="24"/>
                <w:szCs w:val="24"/>
              </w:rPr>
              <w:fldChar w:fldCharType="separate"/>
            </w:r>
            <w:r>
              <w:rPr>
                <w:noProof/>
                <w:webHidden/>
                <w:sz w:val="24"/>
                <w:szCs w:val="24"/>
              </w:rPr>
              <w:t>43</w:t>
            </w:r>
            <w:r w:rsidR="00B30E79" w:rsidRPr="00092585">
              <w:rPr>
                <w:noProof/>
                <w:webHidden/>
                <w:sz w:val="24"/>
                <w:szCs w:val="24"/>
              </w:rPr>
              <w:fldChar w:fldCharType="end"/>
            </w:r>
          </w:hyperlink>
        </w:p>
        <w:p w14:paraId="3BE6AE8D"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52" w:history="1">
            <w:r w:rsidR="00B30E79" w:rsidRPr="00092585">
              <w:rPr>
                <w:rStyle w:val="Hyperlink"/>
                <w:sz w:val="24"/>
                <w:szCs w:val="24"/>
              </w:rPr>
              <w:t>3.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esain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2 \h </w:instrText>
            </w:r>
            <w:r w:rsidR="00B30E79" w:rsidRPr="00092585">
              <w:rPr>
                <w:webHidden/>
                <w:sz w:val="24"/>
                <w:szCs w:val="24"/>
              </w:rPr>
            </w:r>
            <w:r w:rsidR="00B30E79" w:rsidRPr="00092585">
              <w:rPr>
                <w:webHidden/>
                <w:sz w:val="24"/>
                <w:szCs w:val="24"/>
              </w:rPr>
              <w:fldChar w:fldCharType="separate"/>
            </w:r>
            <w:r>
              <w:rPr>
                <w:webHidden/>
                <w:sz w:val="24"/>
                <w:szCs w:val="24"/>
              </w:rPr>
              <w:t>43</w:t>
            </w:r>
            <w:r w:rsidR="00B30E79" w:rsidRPr="00092585">
              <w:rPr>
                <w:webHidden/>
                <w:sz w:val="24"/>
                <w:szCs w:val="24"/>
              </w:rPr>
              <w:fldChar w:fldCharType="end"/>
            </w:r>
          </w:hyperlink>
        </w:p>
        <w:p w14:paraId="1BC32A52"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53" w:history="1">
            <w:r w:rsidR="00B30E79" w:rsidRPr="00092585">
              <w:rPr>
                <w:rStyle w:val="Hyperlink"/>
                <w:sz w:val="24"/>
                <w:szCs w:val="24"/>
              </w:rPr>
              <w:t>3.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Unit Analis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3 \h </w:instrText>
            </w:r>
            <w:r w:rsidR="00B30E79" w:rsidRPr="00092585">
              <w:rPr>
                <w:webHidden/>
                <w:sz w:val="24"/>
                <w:szCs w:val="24"/>
              </w:rPr>
            </w:r>
            <w:r w:rsidR="00B30E79" w:rsidRPr="00092585">
              <w:rPr>
                <w:webHidden/>
                <w:sz w:val="24"/>
                <w:szCs w:val="24"/>
              </w:rPr>
              <w:fldChar w:fldCharType="separate"/>
            </w:r>
            <w:r>
              <w:rPr>
                <w:webHidden/>
                <w:sz w:val="24"/>
                <w:szCs w:val="24"/>
              </w:rPr>
              <w:t>43</w:t>
            </w:r>
            <w:r w:rsidR="00B30E79" w:rsidRPr="00092585">
              <w:rPr>
                <w:webHidden/>
                <w:sz w:val="24"/>
                <w:szCs w:val="24"/>
              </w:rPr>
              <w:fldChar w:fldCharType="end"/>
            </w:r>
          </w:hyperlink>
        </w:p>
        <w:p w14:paraId="293B5020"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54" w:history="1">
            <w:r w:rsidR="00B30E79" w:rsidRPr="00092585">
              <w:rPr>
                <w:rStyle w:val="Hyperlink"/>
                <w:sz w:val="24"/>
                <w:szCs w:val="24"/>
              </w:rPr>
              <w:t>3.2.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ata dan Sumber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4 \h </w:instrText>
            </w:r>
            <w:r w:rsidR="00B30E79" w:rsidRPr="00092585">
              <w:rPr>
                <w:webHidden/>
                <w:sz w:val="24"/>
                <w:szCs w:val="24"/>
              </w:rPr>
            </w:r>
            <w:r w:rsidR="00B30E79" w:rsidRPr="00092585">
              <w:rPr>
                <w:webHidden/>
                <w:sz w:val="24"/>
                <w:szCs w:val="24"/>
              </w:rPr>
              <w:fldChar w:fldCharType="separate"/>
            </w:r>
            <w:r>
              <w:rPr>
                <w:webHidden/>
                <w:sz w:val="24"/>
                <w:szCs w:val="24"/>
              </w:rPr>
              <w:t>43</w:t>
            </w:r>
            <w:r w:rsidR="00B30E79" w:rsidRPr="00092585">
              <w:rPr>
                <w:webHidden/>
                <w:sz w:val="24"/>
                <w:szCs w:val="24"/>
              </w:rPr>
              <w:fldChar w:fldCharType="end"/>
            </w:r>
          </w:hyperlink>
        </w:p>
        <w:p w14:paraId="637DA846"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55" w:history="1">
            <w:r w:rsidR="00B30E79" w:rsidRPr="00092585">
              <w:rPr>
                <w:rStyle w:val="Hyperlink"/>
                <w:sz w:val="24"/>
                <w:szCs w:val="24"/>
              </w:rPr>
              <w:t>3.2.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opulasi dan Samp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5 \h </w:instrText>
            </w:r>
            <w:r w:rsidR="00B30E79" w:rsidRPr="00092585">
              <w:rPr>
                <w:webHidden/>
                <w:sz w:val="24"/>
                <w:szCs w:val="24"/>
              </w:rPr>
            </w:r>
            <w:r w:rsidR="00B30E79" w:rsidRPr="00092585">
              <w:rPr>
                <w:webHidden/>
                <w:sz w:val="24"/>
                <w:szCs w:val="24"/>
              </w:rPr>
              <w:fldChar w:fldCharType="separate"/>
            </w:r>
            <w:r>
              <w:rPr>
                <w:webHidden/>
                <w:sz w:val="24"/>
                <w:szCs w:val="24"/>
              </w:rPr>
              <w:t>44</w:t>
            </w:r>
            <w:r w:rsidR="00B30E79" w:rsidRPr="00092585">
              <w:rPr>
                <w:webHidden/>
                <w:sz w:val="24"/>
                <w:szCs w:val="24"/>
              </w:rPr>
              <w:fldChar w:fldCharType="end"/>
            </w:r>
          </w:hyperlink>
        </w:p>
        <w:p w14:paraId="66AD7EA9"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56" w:history="1">
            <w:r w:rsidR="00B30E79" w:rsidRPr="00092585">
              <w:rPr>
                <w:rStyle w:val="Hyperlink"/>
                <w:sz w:val="24"/>
                <w:szCs w:val="24"/>
              </w:rPr>
              <w:t>3.2.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Operasional Variab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6 \h </w:instrText>
            </w:r>
            <w:r w:rsidR="00B30E79" w:rsidRPr="00092585">
              <w:rPr>
                <w:webHidden/>
                <w:sz w:val="24"/>
                <w:szCs w:val="24"/>
              </w:rPr>
            </w:r>
            <w:r w:rsidR="00B30E79" w:rsidRPr="00092585">
              <w:rPr>
                <w:webHidden/>
                <w:sz w:val="24"/>
                <w:szCs w:val="24"/>
              </w:rPr>
              <w:fldChar w:fldCharType="separate"/>
            </w:r>
            <w:r>
              <w:rPr>
                <w:webHidden/>
                <w:sz w:val="24"/>
                <w:szCs w:val="24"/>
              </w:rPr>
              <w:t>46</w:t>
            </w:r>
            <w:r w:rsidR="00B30E79" w:rsidRPr="00092585">
              <w:rPr>
                <w:webHidden/>
                <w:sz w:val="24"/>
                <w:szCs w:val="24"/>
              </w:rPr>
              <w:fldChar w:fldCharType="end"/>
            </w:r>
          </w:hyperlink>
        </w:p>
        <w:p w14:paraId="28E1158D"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57" w:history="1">
            <w:r w:rsidR="00B30E79" w:rsidRPr="00092585">
              <w:rPr>
                <w:rStyle w:val="Hyperlink"/>
                <w:sz w:val="24"/>
                <w:szCs w:val="24"/>
              </w:rPr>
              <w:t>3.2.6</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etode Analisis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7 \h </w:instrText>
            </w:r>
            <w:r w:rsidR="00B30E79" w:rsidRPr="00092585">
              <w:rPr>
                <w:webHidden/>
                <w:sz w:val="24"/>
                <w:szCs w:val="24"/>
              </w:rPr>
            </w:r>
            <w:r w:rsidR="00B30E79" w:rsidRPr="00092585">
              <w:rPr>
                <w:webHidden/>
                <w:sz w:val="24"/>
                <w:szCs w:val="24"/>
              </w:rPr>
              <w:fldChar w:fldCharType="separate"/>
            </w:r>
            <w:r>
              <w:rPr>
                <w:webHidden/>
                <w:sz w:val="24"/>
                <w:szCs w:val="24"/>
              </w:rPr>
              <w:t>48</w:t>
            </w:r>
            <w:r w:rsidR="00B30E79" w:rsidRPr="00092585">
              <w:rPr>
                <w:webHidden/>
                <w:sz w:val="24"/>
                <w:szCs w:val="24"/>
              </w:rPr>
              <w:fldChar w:fldCharType="end"/>
            </w:r>
          </w:hyperlink>
        </w:p>
        <w:p w14:paraId="5E049B3C" w14:textId="77777777" w:rsidR="00B30E79" w:rsidRPr="00092585" w:rsidRDefault="007E48A5" w:rsidP="00B30E79">
          <w:pPr>
            <w:pStyle w:val="TOC3"/>
            <w:rPr>
              <w:rFonts w:asciiTheme="minorHAnsi" w:eastAsiaTheme="minorEastAsia" w:hAnsiTheme="minorHAnsi" w:cstheme="minorBidi"/>
              <w:sz w:val="24"/>
              <w:szCs w:val="24"/>
              <w:lang w:val="id-ID" w:eastAsia="id-ID"/>
            </w:rPr>
          </w:pPr>
          <w:hyperlink w:anchor="_Toc139703358" w:history="1">
            <w:r w:rsidR="00B30E79" w:rsidRPr="00092585">
              <w:rPr>
                <w:rStyle w:val="Hyperlink"/>
                <w:sz w:val="24"/>
                <w:szCs w:val="24"/>
              </w:rPr>
              <w:t>3.2.7</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Analisis Regre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8 \h </w:instrText>
            </w:r>
            <w:r w:rsidR="00B30E79" w:rsidRPr="00092585">
              <w:rPr>
                <w:webHidden/>
                <w:sz w:val="24"/>
                <w:szCs w:val="24"/>
              </w:rPr>
            </w:r>
            <w:r w:rsidR="00B30E79" w:rsidRPr="00092585">
              <w:rPr>
                <w:webHidden/>
                <w:sz w:val="24"/>
                <w:szCs w:val="24"/>
              </w:rPr>
              <w:fldChar w:fldCharType="separate"/>
            </w:r>
            <w:r>
              <w:rPr>
                <w:webHidden/>
                <w:sz w:val="24"/>
                <w:szCs w:val="24"/>
              </w:rPr>
              <w:t>50</w:t>
            </w:r>
            <w:r w:rsidR="00B30E79" w:rsidRPr="00092585">
              <w:rPr>
                <w:webHidden/>
                <w:sz w:val="24"/>
                <w:szCs w:val="24"/>
              </w:rPr>
              <w:fldChar w:fldCharType="end"/>
            </w:r>
          </w:hyperlink>
        </w:p>
        <w:p w14:paraId="71C444E7" w14:textId="77777777" w:rsidR="00B30E79" w:rsidRPr="00092585" w:rsidRDefault="007E48A5">
          <w:pPr>
            <w:pStyle w:val="TOC1"/>
            <w:rPr>
              <w:rFonts w:asciiTheme="minorHAnsi" w:hAnsiTheme="minorHAnsi" w:cstheme="minorBidi"/>
              <w:b w:val="0"/>
            </w:rPr>
          </w:pPr>
          <w:hyperlink w:anchor="_Toc139703359" w:history="1">
            <w:r w:rsidR="00B30E79" w:rsidRPr="00092585">
              <w:rPr>
                <w:rStyle w:val="Hyperlink"/>
              </w:rPr>
              <w:t>DAFTAR PUSTAKA</w:t>
            </w:r>
            <w:r w:rsidR="00B30E79" w:rsidRPr="00092585">
              <w:rPr>
                <w:webHidden/>
              </w:rPr>
              <w:tab/>
            </w:r>
            <w:r w:rsidR="00B30E79" w:rsidRPr="00092585">
              <w:rPr>
                <w:webHidden/>
              </w:rPr>
              <w:fldChar w:fldCharType="begin"/>
            </w:r>
            <w:r w:rsidR="00B30E79" w:rsidRPr="00092585">
              <w:rPr>
                <w:webHidden/>
              </w:rPr>
              <w:instrText xml:space="preserve"> PAGEREF _Toc139703359 \h </w:instrText>
            </w:r>
            <w:r w:rsidR="00B30E79" w:rsidRPr="00092585">
              <w:rPr>
                <w:webHidden/>
              </w:rPr>
            </w:r>
            <w:r w:rsidR="00B30E79" w:rsidRPr="00092585">
              <w:rPr>
                <w:webHidden/>
              </w:rPr>
              <w:fldChar w:fldCharType="separate"/>
            </w:r>
            <w:r>
              <w:rPr>
                <w:webHidden/>
              </w:rPr>
              <w:t>59</w:t>
            </w:r>
            <w:r w:rsidR="00B30E79" w:rsidRPr="00092585">
              <w:rPr>
                <w:webHidden/>
              </w:rPr>
              <w:fldChar w:fldCharType="end"/>
            </w:r>
          </w:hyperlink>
        </w:p>
        <w:p w14:paraId="302A08E7" w14:textId="119458A4" w:rsidR="00B30E79" w:rsidRDefault="00B30E79">
          <w:r w:rsidRPr="00092585">
            <w:rPr>
              <w:b/>
              <w:bCs/>
              <w:noProof/>
              <w:sz w:val="24"/>
              <w:szCs w:val="24"/>
            </w:rPr>
            <w:fldChar w:fldCharType="end"/>
          </w:r>
        </w:p>
      </w:sdtContent>
    </w:sdt>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5" w:name="_Toc135748957"/>
      <w:bookmarkStart w:id="16" w:name="_Toc135749521"/>
      <w:bookmarkStart w:id="17"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74F17BD9" w14:textId="77777777" w:rsidR="00092585" w:rsidRPr="00092585" w:rsidRDefault="00092585" w:rsidP="00092585">
      <w:pPr>
        <w:pStyle w:val="Heading1"/>
        <w:jc w:val="left"/>
        <w:rPr>
          <w:lang w:val="id-ID"/>
        </w:rPr>
      </w:pPr>
    </w:p>
    <w:p w14:paraId="54EE902D" w14:textId="77777777" w:rsidR="00C87839" w:rsidRDefault="00CD6BB6" w:rsidP="00C15982">
      <w:pPr>
        <w:pStyle w:val="Heading1"/>
      </w:pPr>
      <w:bookmarkStart w:id="18" w:name="_Toc139703293"/>
      <w:r w:rsidRPr="001A3AF8">
        <w:lastRenderedPageBreak/>
        <w:t>D</w:t>
      </w:r>
      <w:bookmarkEnd w:id="15"/>
      <w:bookmarkEnd w:id="16"/>
      <w:bookmarkEnd w:id="17"/>
      <w:r w:rsidR="00C87839">
        <w:t>AFTAR TABEL</w:t>
      </w:r>
      <w:bookmarkEnd w:id="18"/>
    </w:p>
    <w:p w14:paraId="5F1DE9D5" w14:textId="77777777" w:rsidR="00781EEB" w:rsidRDefault="00781EEB" w:rsidP="00C15982">
      <w:pPr>
        <w:pStyle w:val="Heading1"/>
      </w:pPr>
    </w:p>
    <w:p w14:paraId="19A08844" w14:textId="77777777"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7E48A5">
          <w:rPr>
            <w:noProof/>
            <w:webHidden/>
            <w:sz w:val="24"/>
            <w:szCs w:val="24"/>
          </w:rPr>
          <w:t>6</w:t>
        </w:r>
        <w:r w:rsidRPr="000D7AB3">
          <w:rPr>
            <w:noProof/>
            <w:webHidden/>
            <w:sz w:val="24"/>
            <w:szCs w:val="24"/>
          </w:rPr>
          <w:fldChar w:fldCharType="end"/>
        </w:r>
      </w:hyperlink>
    </w:p>
    <w:p w14:paraId="3E986428" w14:textId="77777777" w:rsidR="00A66857" w:rsidRPr="000D7AB3" w:rsidRDefault="007E48A5"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Pr>
            <w:noProof/>
            <w:webHidden/>
            <w:sz w:val="24"/>
            <w:szCs w:val="24"/>
          </w:rPr>
          <w:t>13</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14:paraId="774728FF" w14:textId="77777777" w:rsidR="00A66857" w:rsidRPr="000D7AB3" w:rsidRDefault="007E48A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Pr>
            <w:noProof/>
            <w:webHidden/>
            <w:sz w:val="24"/>
            <w:szCs w:val="24"/>
          </w:rPr>
          <w:t>45</w:t>
        </w:r>
        <w:r w:rsidR="00A66857" w:rsidRPr="000D7AB3">
          <w:rPr>
            <w:noProof/>
            <w:webHidden/>
            <w:sz w:val="24"/>
            <w:szCs w:val="24"/>
          </w:rPr>
          <w:fldChar w:fldCharType="end"/>
        </w:r>
      </w:hyperlink>
    </w:p>
    <w:p w14:paraId="7FFCB000" w14:textId="77777777" w:rsidR="00A66857" w:rsidRPr="000D7AB3" w:rsidRDefault="007E48A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Pr>
            <w:noProof/>
            <w:webHidden/>
            <w:sz w:val="24"/>
            <w:szCs w:val="24"/>
          </w:rPr>
          <w:t>47</w:t>
        </w:r>
        <w:r w:rsidR="00A66857" w:rsidRPr="000D7AB3">
          <w:rPr>
            <w:noProof/>
            <w:webHidden/>
            <w:sz w:val="24"/>
            <w:szCs w:val="24"/>
          </w:rPr>
          <w:fldChar w:fldCharType="end"/>
        </w:r>
      </w:hyperlink>
    </w:p>
    <w:p w14:paraId="1BF8E976" w14:textId="77777777" w:rsidR="000308F4" w:rsidRPr="001A3AF8" w:rsidRDefault="00A66857" w:rsidP="00C15982">
      <w:pPr>
        <w:pStyle w:val="Heading1"/>
      </w:pPr>
      <w:r w:rsidRPr="000D7AB3">
        <w:fldChar w:fldCharType="end"/>
      </w:r>
    </w:p>
    <w:p w14:paraId="37211847" w14:textId="77777777" w:rsidR="00CD6BB6" w:rsidRDefault="00CD6BB6" w:rsidP="00CD6BB6">
      <w:pPr>
        <w:rPr>
          <w:lang w:val="id-ID"/>
        </w:rPr>
      </w:pPr>
      <w:r>
        <w:rPr>
          <w:lang w:val="id-ID"/>
        </w:rPr>
        <w:br w:type="page"/>
      </w:r>
      <w:r w:rsidR="000D7AB3">
        <w:rPr>
          <w:lang w:val="id-ID"/>
        </w:rPr>
        <w:lastRenderedPageBreak/>
        <w:t>``</w:t>
      </w:r>
    </w:p>
    <w:p w14:paraId="0BAD2F6B" w14:textId="77777777" w:rsidR="002E0FC5" w:rsidRPr="001A3AF8" w:rsidRDefault="002B42B9" w:rsidP="00C15982">
      <w:pPr>
        <w:pStyle w:val="Heading1"/>
      </w:pPr>
      <w:bookmarkStart w:id="19" w:name="_Toc135748958"/>
      <w:bookmarkStart w:id="20" w:name="_Toc135749522"/>
      <w:bookmarkStart w:id="21" w:name="_Toc135749608"/>
      <w:bookmarkStart w:id="22" w:name="_Toc139703294"/>
      <w:r w:rsidRPr="001A3AF8">
        <w:t>DAFTAR GAMBAR</w:t>
      </w:r>
      <w:bookmarkEnd w:id="19"/>
      <w:bookmarkEnd w:id="20"/>
      <w:bookmarkEnd w:id="21"/>
      <w:bookmarkEnd w:id="22"/>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7E48A5">
          <w:rPr>
            <w:noProof/>
            <w:webHidden/>
            <w:sz w:val="24"/>
            <w:szCs w:val="24"/>
          </w:rPr>
          <w:t>7</w:t>
        </w:r>
        <w:r w:rsidRPr="000D7AB3">
          <w:rPr>
            <w:noProof/>
            <w:webHidden/>
            <w:sz w:val="24"/>
            <w:szCs w:val="24"/>
          </w:rPr>
          <w:fldChar w:fldCharType="end"/>
        </w:r>
      </w:hyperlink>
    </w:p>
    <w:p w14:paraId="4E75EE25" w14:textId="77777777" w:rsidR="000D7AB3" w:rsidRPr="000D7AB3" w:rsidRDefault="007E48A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7E48A5"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7E48A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7E48A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7E48A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3" w:name="_Toc135748959"/>
      <w:bookmarkStart w:id="24" w:name="_Toc135749523"/>
      <w:bookmarkStart w:id="25" w:name="_Toc135749609"/>
      <w:bookmarkStart w:id="26" w:name="_Toc139703295"/>
      <w:r w:rsidRPr="001A3AF8">
        <w:lastRenderedPageBreak/>
        <w:t>BAB I</w:t>
      </w:r>
      <w:bookmarkEnd w:id="23"/>
      <w:bookmarkEnd w:id="24"/>
      <w:bookmarkEnd w:id="25"/>
      <w:bookmarkEnd w:id="26"/>
    </w:p>
    <w:p w14:paraId="07B9D52E" w14:textId="77777777" w:rsidR="000C1E79" w:rsidRDefault="000C1E79" w:rsidP="00C15982">
      <w:pPr>
        <w:pStyle w:val="Heading1"/>
      </w:pPr>
      <w:bookmarkStart w:id="27" w:name="_Toc135748960"/>
      <w:bookmarkStart w:id="28" w:name="_Toc135749524"/>
      <w:bookmarkStart w:id="29" w:name="_Toc135749610"/>
      <w:bookmarkStart w:id="30" w:name="_Toc139703296"/>
      <w:r w:rsidRPr="001A3AF8">
        <w:t>PENDAHULUAN</w:t>
      </w:r>
      <w:bookmarkEnd w:id="27"/>
      <w:bookmarkEnd w:id="28"/>
      <w:bookmarkEnd w:id="29"/>
      <w:bookmarkEnd w:id="30"/>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1" w:name="_Toc135748961"/>
      <w:bookmarkStart w:id="32" w:name="_Toc135749525"/>
      <w:bookmarkStart w:id="33" w:name="_Toc135749611"/>
      <w:bookmarkStart w:id="34" w:name="_Toc139703297"/>
      <w:r>
        <w:t>1.1</w:t>
      </w:r>
      <w:r>
        <w:tab/>
      </w:r>
      <w:r w:rsidR="00243B56" w:rsidRPr="001A3AF8">
        <w:t>Latar Belakang</w:t>
      </w:r>
      <w:bookmarkEnd w:id="31"/>
      <w:bookmarkEnd w:id="32"/>
      <w:bookmarkEnd w:id="33"/>
      <w:bookmarkEnd w:id="34"/>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5"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7E48A5">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36"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36"/>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37"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37"/>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38"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38"/>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39" w:name="_Toc135748962"/>
      <w:bookmarkStart w:id="40" w:name="_Toc135749526"/>
      <w:bookmarkStart w:id="41" w:name="_Toc135749612"/>
      <w:bookmarkStart w:id="42" w:name="_Toc139703298"/>
      <w:r>
        <w:t>1.2</w:t>
      </w:r>
      <w:r>
        <w:tab/>
      </w:r>
      <w:r w:rsidR="00727808" w:rsidRPr="00A16E2A">
        <w:t>Identifikasi Masalah</w:t>
      </w:r>
      <w:bookmarkEnd w:id="39"/>
      <w:bookmarkEnd w:id="40"/>
      <w:bookmarkEnd w:id="41"/>
      <w:bookmarkEnd w:id="42"/>
    </w:p>
    <w:p w14:paraId="23C86E30" w14:textId="77777777" w:rsidR="00727808" w:rsidRPr="001D3A29" w:rsidRDefault="00727808" w:rsidP="001D3A29">
      <w:pPr>
        <w:pStyle w:val="Heading1"/>
        <w:ind w:firstLine="720"/>
        <w:jc w:val="left"/>
        <w:rPr>
          <w:b w:val="0"/>
        </w:rPr>
      </w:pPr>
      <w:bookmarkStart w:id="43" w:name="_Toc135748963"/>
      <w:bookmarkStart w:id="44" w:name="_Toc135749527"/>
      <w:bookmarkStart w:id="45" w:name="_Toc135749613"/>
      <w:bookmarkStart w:id="46" w:name="_Toc139703299"/>
      <w:r w:rsidRPr="001D3A29">
        <w:rPr>
          <w:b w:val="0"/>
        </w:rPr>
        <w:t>Berdasarkan</w:t>
      </w:r>
      <w:r w:rsidRPr="001D3A29">
        <w:rPr>
          <w:b w:val="0"/>
          <w:spacing w:val="1"/>
        </w:rPr>
        <w:t xml:space="preserve"> </w:t>
      </w:r>
      <w:r w:rsidRPr="001D3A29">
        <w:rPr>
          <w:b w:val="0"/>
        </w:rPr>
        <w:t>uraian</w:t>
      </w:r>
      <w:r w:rsidRPr="001D3A29">
        <w:rPr>
          <w:b w:val="0"/>
          <w:spacing w:val="1"/>
        </w:rPr>
        <w:t xml:space="preserve"> </w:t>
      </w:r>
      <w:r w:rsidRPr="001D3A29">
        <w:rPr>
          <w:b w:val="0"/>
        </w:rPr>
        <w:t>latar</w:t>
      </w:r>
      <w:r w:rsidRPr="001D3A29">
        <w:rPr>
          <w:b w:val="0"/>
          <w:spacing w:val="1"/>
        </w:rPr>
        <w:t xml:space="preserve"> </w:t>
      </w:r>
      <w:r w:rsidRPr="001D3A29">
        <w:rPr>
          <w:b w:val="0"/>
        </w:rPr>
        <w:t>belakang</w:t>
      </w:r>
      <w:r w:rsidRPr="001D3A29">
        <w:rPr>
          <w:b w:val="0"/>
          <w:spacing w:val="1"/>
        </w:rPr>
        <w:t xml:space="preserve"> </w:t>
      </w:r>
      <w:r w:rsidRPr="001D3A29">
        <w:rPr>
          <w:b w:val="0"/>
        </w:rPr>
        <w:t>penelitian</w:t>
      </w:r>
      <w:r w:rsidRPr="001D3A29">
        <w:rPr>
          <w:b w:val="0"/>
          <w:spacing w:val="1"/>
        </w:rPr>
        <w:t xml:space="preserve"> </w:t>
      </w:r>
      <w:r w:rsidRPr="001D3A29">
        <w:rPr>
          <w:b w:val="0"/>
        </w:rPr>
        <w:t>diatas,</w:t>
      </w:r>
      <w:r w:rsidRPr="001D3A29">
        <w:rPr>
          <w:b w:val="0"/>
          <w:spacing w:val="1"/>
        </w:rPr>
        <w:t xml:space="preserve"> </w:t>
      </w:r>
      <w:r w:rsidRPr="001D3A29">
        <w:rPr>
          <w:b w:val="0"/>
        </w:rPr>
        <w:t>maka</w:t>
      </w:r>
      <w:r w:rsidRPr="001D3A29">
        <w:rPr>
          <w:b w:val="0"/>
          <w:spacing w:val="1"/>
        </w:rPr>
        <w:t xml:space="preserve"> </w:t>
      </w:r>
      <w:r w:rsidRPr="001D3A29">
        <w:rPr>
          <w:b w:val="0"/>
        </w:rPr>
        <w:t>penulis</w:t>
      </w:r>
      <w:r w:rsidRPr="001D3A29">
        <w:rPr>
          <w:b w:val="0"/>
          <w:spacing w:val="1"/>
        </w:rPr>
        <w:t xml:space="preserve"> </w:t>
      </w:r>
      <w:r w:rsidRPr="001D3A29">
        <w:rPr>
          <w:b w:val="0"/>
        </w:rPr>
        <w:t>mengemukakan</w:t>
      </w:r>
      <w:r w:rsidRPr="001D3A29">
        <w:rPr>
          <w:b w:val="0"/>
          <w:spacing w:val="-1"/>
        </w:rPr>
        <w:t xml:space="preserve"> </w:t>
      </w:r>
      <w:r w:rsidRPr="001D3A29">
        <w:rPr>
          <w:b w:val="0"/>
        </w:rPr>
        <w:t>beberapa</w:t>
      </w:r>
      <w:r w:rsidRPr="001D3A29">
        <w:rPr>
          <w:b w:val="0"/>
          <w:spacing w:val="2"/>
        </w:rPr>
        <w:t xml:space="preserve"> </w:t>
      </w:r>
      <w:r w:rsidRPr="001D3A29">
        <w:rPr>
          <w:b w:val="0"/>
        </w:rPr>
        <w:t>identifikasi</w:t>
      </w:r>
      <w:r w:rsidRPr="001D3A29">
        <w:rPr>
          <w:b w:val="0"/>
          <w:spacing w:val="-1"/>
        </w:rPr>
        <w:t xml:space="preserve"> </w:t>
      </w:r>
      <w:r w:rsidR="004F1F7F" w:rsidRPr="001D3A29">
        <w:rPr>
          <w:b w:val="0"/>
        </w:rPr>
        <w:t>masalah sebag</w:t>
      </w:r>
      <w:r w:rsidRPr="001D3A29">
        <w:rPr>
          <w:b w:val="0"/>
        </w:rPr>
        <w:t>ai berikut</w:t>
      </w:r>
      <w:r w:rsidRPr="001D3A29">
        <w:rPr>
          <w:b w:val="0"/>
          <w:spacing w:val="-1"/>
        </w:rPr>
        <w:t xml:space="preserve"> </w:t>
      </w:r>
      <w:r w:rsidRPr="001D3A29">
        <w:rPr>
          <w:b w:val="0"/>
        </w:rPr>
        <w:t>:</w:t>
      </w:r>
      <w:bookmarkEnd w:id="43"/>
      <w:bookmarkEnd w:id="44"/>
      <w:bookmarkEnd w:id="45"/>
      <w:bookmarkEnd w:id="46"/>
    </w:p>
    <w:p w14:paraId="5B37EF71" w14:textId="77777777"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7777777"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1F4186A5" w14:textId="77777777" w:rsidR="00916851" w:rsidRPr="00FF030A" w:rsidRDefault="007F3261" w:rsidP="00FF030A">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 xml:space="preserve">fek Indonesia (BEI) Periode 2018 – </w:t>
      </w:r>
      <w:r w:rsidR="00FA5354">
        <w:rPr>
          <w:sz w:val="24"/>
          <w:szCs w:val="24"/>
          <w:lang w:val="id-ID"/>
        </w:rPr>
        <w:lastRenderedPageBreak/>
        <w:t>2022</w:t>
      </w:r>
      <w:r w:rsidRPr="00231A9E">
        <w:rPr>
          <w:sz w:val="24"/>
          <w:szCs w:val="24"/>
          <w:lang w:val="id-ID"/>
        </w:rPr>
        <w:t>.</w:t>
      </w:r>
    </w:p>
    <w:p w14:paraId="2FD729BB" w14:textId="77777777" w:rsidR="000D0269" w:rsidRPr="00A16E2A" w:rsidRDefault="00872881" w:rsidP="0098373D">
      <w:pPr>
        <w:pStyle w:val="Heading2"/>
      </w:pPr>
      <w:bookmarkStart w:id="47" w:name="_Toc135748964"/>
      <w:bookmarkStart w:id="48" w:name="_Toc135749528"/>
      <w:bookmarkStart w:id="49" w:name="_Toc135749614"/>
      <w:bookmarkStart w:id="50" w:name="_Toc139703300"/>
      <w:r>
        <w:t>1.3</w:t>
      </w:r>
      <w:r>
        <w:tab/>
      </w:r>
      <w:r w:rsidR="00727808" w:rsidRPr="00A16E2A">
        <w:t>Tujuan Penelitian</w:t>
      </w:r>
      <w:bookmarkEnd w:id="47"/>
      <w:bookmarkEnd w:id="48"/>
      <w:bookmarkEnd w:id="49"/>
      <w:bookmarkEnd w:id="50"/>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77777777"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57DA6D88" w14:textId="77777777" w:rsidR="00300BB0" w:rsidRPr="000E5797" w:rsidRDefault="00243B56" w:rsidP="000E5797">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71A8D631" w14:textId="77777777" w:rsidR="000F5C08" w:rsidRDefault="00872881" w:rsidP="000F5C08">
      <w:pPr>
        <w:pStyle w:val="Heading2"/>
        <w:rPr>
          <w:lang w:val="id-ID"/>
        </w:rPr>
      </w:pPr>
      <w:bookmarkStart w:id="51" w:name="_Toc135748965"/>
      <w:bookmarkStart w:id="52" w:name="_Toc135749529"/>
      <w:bookmarkStart w:id="53" w:name="_Toc135749615"/>
      <w:bookmarkStart w:id="54" w:name="_Toc139703301"/>
      <w:r>
        <w:t>1.4</w:t>
      </w:r>
      <w:r>
        <w:tab/>
      </w:r>
      <w:r w:rsidR="00727808" w:rsidRPr="00231A9E">
        <w:t>Manfaat</w:t>
      </w:r>
      <w:r w:rsidR="00727808" w:rsidRPr="00231A9E">
        <w:rPr>
          <w:spacing w:val="-4"/>
        </w:rPr>
        <w:t xml:space="preserve"> </w:t>
      </w:r>
      <w:r w:rsidR="00727808" w:rsidRPr="00231A9E">
        <w:t>Penelitian</w:t>
      </w:r>
      <w:bookmarkEnd w:id="51"/>
      <w:bookmarkEnd w:id="52"/>
      <w:bookmarkEnd w:id="53"/>
      <w:bookmarkEnd w:id="54"/>
    </w:p>
    <w:p w14:paraId="752E0331" w14:textId="77777777" w:rsidR="000D0269" w:rsidRPr="000F5C08" w:rsidRDefault="00727808" w:rsidP="000F5C08">
      <w:pPr>
        <w:pStyle w:val="Heading2"/>
        <w:ind w:firstLine="720"/>
      </w:pPr>
      <w:bookmarkStart w:id="55" w:name="_Toc135748966"/>
      <w:bookmarkStart w:id="56" w:name="_Toc135749530"/>
      <w:bookmarkStart w:id="57" w:name="_Toc135749616"/>
      <w:bookmarkStart w:id="58" w:name="_Toc139703302"/>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55"/>
      <w:bookmarkEnd w:id="56"/>
      <w:bookmarkEnd w:id="57"/>
      <w:bookmarkEnd w:id="58"/>
    </w:p>
    <w:p w14:paraId="013D7680" w14:textId="77777777" w:rsidR="00A63E3B" w:rsidRDefault="000F5C08" w:rsidP="00A63E3B">
      <w:pPr>
        <w:pStyle w:val="Heading3"/>
        <w:rPr>
          <w:b/>
        </w:rPr>
      </w:pPr>
      <w:bookmarkStart w:id="59" w:name="_Toc135748967"/>
      <w:bookmarkStart w:id="60" w:name="_Toc135749531"/>
      <w:bookmarkStart w:id="61" w:name="_Toc135749617"/>
      <w:bookmarkStart w:id="62" w:name="_Toc139703303"/>
      <w:r w:rsidRPr="00A63E3B">
        <w:rPr>
          <w:b/>
        </w:rPr>
        <w:t>1.4.1</w:t>
      </w:r>
      <w:r w:rsidRPr="00A63E3B">
        <w:rPr>
          <w:b/>
        </w:rPr>
        <w:tab/>
      </w:r>
      <w:r w:rsidR="00727808" w:rsidRPr="00A63E3B">
        <w:rPr>
          <w:b/>
        </w:rPr>
        <w:t>Manfaat Teoriti</w:t>
      </w:r>
      <w:bookmarkEnd w:id="59"/>
      <w:bookmarkEnd w:id="60"/>
      <w:bookmarkEnd w:id="61"/>
      <w:r w:rsidR="004F1F7F">
        <w:rPr>
          <w:b/>
        </w:rPr>
        <w:t>s</w:t>
      </w:r>
      <w:bookmarkEnd w:id="62"/>
    </w:p>
    <w:p w14:paraId="2DF7BE2E" w14:textId="77777777" w:rsidR="00A63E3B" w:rsidRDefault="00727808" w:rsidP="00A63E3B">
      <w:pPr>
        <w:pStyle w:val="Heading3"/>
        <w:ind w:firstLine="720"/>
      </w:pPr>
      <w:bookmarkStart w:id="63" w:name="_Toc135748968"/>
      <w:bookmarkStart w:id="64" w:name="_Toc135749532"/>
      <w:bookmarkStart w:id="65" w:name="_Toc135749618"/>
      <w:bookmarkStart w:id="66" w:name="_Toc139703304"/>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63"/>
      <w:bookmarkEnd w:id="64"/>
      <w:bookmarkEnd w:id="65"/>
      <w:bookmarkEnd w:id="66"/>
    </w:p>
    <w:p w14:paraId="1447AE9A" w14:textId="77777777" w:rsidR="00A63E3B" w:rsidRDefault="00727808" w:rsidP="00876E34">
      <w:pPr>
        <w:pStyle w:val="Heading3"/>
        <w:numPr>
          <w:ilvl w:val="0"/>
          <w:numId w:val="42"/>
        </w:numPr>
        <w:ind w:left="993" w:hanging="284"/>
      </w:pPr>
      <w:bookmarkStart w:id="67" w:name="_Toc135748969"/>
      <w:bookmarkStart w:id="68" w:name="_Toc135749533"/>
      <w:bookmarkStart w:id="69" w:name="_Toc135749619"/>
      <w:bookmarkStart w:id="70" w:name="_Toc139703305"/>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lastRenderedPageBreak/>
        <w:t>kelemahan</w:t>
      </w:r>
      <w:r w:rsidR="00A63E3B">
        <w:t>.</w:t>
      </w:r>
      <w:bookmarkEnd w:id="67"/>
      <w:bookmarkEnd w:id="68"/>
      <w:bookmarkEnd w:id="69"/>
      <w:bookmarkEnd w:id="70"/>
    </w:p>
    <w:p w14:paraId="1D01F84A" w14:textId="77777777" w:rsidR="00727808" w:rsidRPr="00A63E3B" w:rsidRDefault="00727808" w:rsidP="00876E34">
      <w:pPr>
        <w:pStyle w:val="Heading3"/>
        <w:numPr>
          <w:ilvl w:val="0"/>
          <w:numId w:val="42"/>
        </w:numPr>
        <w:ind w:left="993" w:hanging="284"/>
      </w:pPr>
      <w:bookmarkStart w:id="71" w:name="_Toc135748970"/>
      <w:bookmarkStart w:id="72" w:name="_Toc135749534"/>
      <w:bookmarkStart w:id="73" w:name="_Toc135749620"/>
      <w:bookmarkStart w:id="74" w:name="_Toc139703306"/>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71"/>
      <w:bookmarkEnd w:id="72"/>
      <w:bookmarkEnd w:id="73"/>
      <w:bookmarkEnd w:id="74"/>
    </w:p>
    <w:p w14:paraId="6F9F02C3" w14:textId="77777777" w:rsidR="00A63E3B" w:rsidRDefault="00A63E3B" w:rsidP="00A63E3B">
      <w:pPr>
        <w:pStyle w:val="Heading3"/>
        <w:rPr>
          <w:b/>
        </w:rPr>
      </w:pPr>
      <w:bookmarkStart w:id="75" w:name="_Toc135748971"/>
      <w:bookmarkStart w:id="76" w:name="_Toc135749535"/>
      <w:bookmarkStart w:id="77" w:name="_Toc135749621"/>
      <w:bookmarkStart w:id="78" w:name="_Toc139703307"/>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75"/>
      <w:bookmarkEnd w:id="76"/>
      <w:bookmarkEnd w:id="77"/>
      <w:bookmarkEnd w:id="78"/>
    </w:p>
    <w:p w14:paraId="4239ED29" w14:textId="77777777" w:rsidR="009E1CC3" w:rsidRPr="00A63E3B" w:rsidRDefault="00727808" w:rsidP="00A63E3B">
      <w:pPr>
        <w:pStyle w:val="Heading3"/>
        <w:ind w:firstLine="720"/>
      </w:pPr>
      <w:bookmarkStart w:id="79" w:name="_Toc135748972"/>
      <w:bookmarkStart w:id="80" w:name="_Toc135749536"/>
      <w:bookmarkStart w:id="81" w:name="_Toc135749622"/>
      <w:bookmarkStart w:id="82" w:name="_Toc139703308"/>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79"/>
      <w:bookmarkEnd w:id="80"/>
      <w:bookmarkEnd w:id="81"/>
      <w:bookmarkEnd w:id="82"/>
    </w:p>
    <w:p w14:paraId="434C18EF" w14:textId="77777777" w:rsidR="00EE299B" w:rsidRPr="00092585" w:rsidRDefault="00506B58" w:rsidP="00092585">
      <w:pPr>
        <w:pStyle w:val="Heading1"/>
        <w:numPr>
          <w:ilvl w:val="0"/>
          <w:numId w:val="10"/>
        </w:numPr>
        <w:jc w:val="left"/>
        <w:rPr>
          <w:b w:val="0"/>
        </w:rPr>
      </w:pPr>
      <w:bookmarkStart w:id="83" w:name="_Toc135748973"/>
      <w:bookmarkStart w:id="84" w:name="_Toc135749537"/>
      <w:bookmarkStart w:id="85" w:name="_Toc135749623"/>
      <w:bookmarkStart w:id="86" w:name="_Toc139703309"/>
      <w:r w:rsidRPr="00092585">
        <w:rPr>
          <w:b w:val="0"/>
        </w:rPr>
        <w:t>Bagi Peneliti</w:t>
      </w:r>
      <w:bookmarkEnd w:id="83"/>
      <w:bookmarkEnd w:id="84"/>
      <w:bookmarkEnd w:id="85"/>
      <w:bookmarkEnd w:id="86"/>
    </w:p>
    <w:p w14:paraId="596556E6" w14:textId="77777777" w:rsidR="009E1CC3" w:rsidRPr="00092585" w:rsidRDefault="000D0269" w:rsidP="00092585">
      <w:pPr>
        <w:pStyle w:val="Heading1"/>
        <w:jc w:val="left"/>
        <w:rPr>
          <w:b w:val="0"/>
        </w:rPr>
      </w:pPr>
      <w:bookmarkStart w:id="87" w:name="_Toc135748974"/>
      <w:bookmarkStart w:id="88" w:name="_Toc135749538"/>
      <w:bookmarkStart w:id="89" w:name="_Toc135749624"/>
      <w:bookmarkStart w:id="90" w:name="_Toc139703310"/>
      <w:r w:rsidRPr="00092585">
        <w:rPr>
          <w:b w:val="0"/>
        </w:rPr>
        <w:t>Melalui</w:t>
      </w:r>
      <w:r w:rsidRPr="00092585">
        <w:rPr>
          <w:b w:val="0"/>
          <w:spacing w:val="-7"/>
        </w:rPr>
        <w:t xml:space="preserve"> </w:t>
      </w:r>
      <w:r w:rsidRPr="00092585">
        <w:rPr>
          <w:b w:val="0"/>
        </w:rPr>
        <w:t>penelitian</w:t>
      </w:r>
      <w:r w:rsidRPr="00092585">
        <w:rPr>
          <w:b w:val="0"/>
          <w:spacing w:val="-6"/>
        </w:rPr>
        <w:t xml:space="preserve"> </w:t>
      </w:r>
      <w:r w:rsidRPr="00092585">
        <w:rPr>
          <w:b w:val="0"/>
        </w:rPr>
        <w:t>ini</w:t>
      </w:r>
      <w:r w:rsidRPr="00092585">
        <w:rPr>
          <w:b w:val="0"/>
          <w:spacing w:val="-7"/>
        </w:rPr>
        <w:t xml:space="preserve"> </w:t>
      </w:r>
      <w:r w:rsidRPr="00092585">
        <w:rPr>
          <w:b w:val="0"/>
        </w:rPr>
        <w:t>diharapkan</w:t>
      </w:r>
      <w:r w:rsidRPr="00092585">
        <w:rPr>
          <w:b w:val="0"/>
          <w:spacing w:val="-4"/>
        </w:rPr>
        <w:t xml:space="preserve"> </w:t>
      </w:r>
      <w:r w:rsidRPr="00092585">
        <w:rPr>
          <w:b w:val="0"/>
        </w:rPr>
        <w:t>dapat</w:t>
      </w:r>
      <w:r w:rsidRPr="00092585">
        <w:rPr>
          <w:b w:val="0"/>
          <w:spacing w:val="-6"/>
        </w:rPr>
        <w:t xml:space="preserve"> </w:t>
      </w:r>
      <w:r w:rsidRPr="00092585">
        <w:rPr>
          <w:b w:val="0"/>
        </w:rPr>
        <w:t>menambah</w:t>
      </w:r>
      <w:r w:rsidRPr="00092585">
        <w:rPr>
          <w:b w:val="0"/>
          <w:spacing w:val="-6"/>
        </w:rPr>
        <w:t xml:space="preserve"> </w:t>
      </w:r>
      <w:r w:rsidRPr="00092585">
        <w:rPr>
          <w:b w:val="0"/>
        </w:rPr>
        <w:t>wawasan</w:t>
      </w:r>
      <w:r w:rsidRPr="00092585">
        <w:rPr>
          <w:b w:val="0"/>
          <w:spacing w:val="-6"/>
        </w:rPr>
        <w:t xml:space="preserve"> </w:t>
      </w:r>
      <w:r w:rsidRPr="00092585">
        <w:rPr>
          <w:b w:val="0"/>
        </w:rPr>
        <w:t>dalam</w:t>
      </w:r>
      <w:r w:rsidRPr="00092585">
        <w:rPr>
          <w:b w:val="0"/>
          <w:spacing w:val="-58"/>
        </w:rPr>
        <w:t xml:space="preserve"> </w:t>
      </w:r>
      <w:r w:rsidRPr="00092585">
        <w:rPr>
          <w:b w:val="0"/>
        </w:rPr>
        <w:t>mengetahui</w:t>
      </w:r>
      <w:r w:rsidRPr="00092585">
        <w:rPr>
          <w:b w:val="0"/>
          <w:spacing w:val="1"/>
        </w:rPr>
        <w:t xml:space="preserve"> </w:t>
      </w:r>
      <w:r w:rsidRPr="00092585">
        <w:rPr>
          <w:b w:val="0"/>
        </w:rPr>
        <w:t>pengaruh</w:t>
      </w:r>
      <w:r w:rsidRPr="00092585">
        <w:rPr>
          <w:b w:val="0"/>
          <w:spacing w:val="1"/>
        </w:rPr>
        <w:t xml:space="preserve"> </w:t>
      </w:r>
      <w:r w:rsidRPr="00092585">
        <w:rPr>
          <w:b w:val="0"/>
        </w:rPr>
        <w:t>LDR</w:t>
      </w:r>
      <w:r w:rsidRPr="00092585">
        <w:rPr>
          <w:b w:val="0"/>
          <w:spacing w:val="1"/>
        </w:rPr>
        <w:t xml:space="preserve"> </w:t>
      </w:r>
      <w:r w:rsidRPr="00092585">
        <w:rPr>
          <w:b w:val="0"/>
        </w:rPr>
        <w:t>dan</w:t>
      </w:r>
      <w:r w:rsidRPr="00092585">
        <w:rPr>
          <w:b w:val="0"/>
          <w:spacing w:val="1"/>
        </w:rPr>
        <w:t xml:space="preserve"> </w:t>
      </w:r>
      <w:r w:rsidRPr="00092585">
        <w:rPr>
          <w:b w:val="0"/>
        </w:rPr>
        <w:t>NIM</w:t>
      </w:r>
      <w:r w:rsidRPr="00092585">
        <w:rPr>
          <w:b w:val="0"/>
          <w:spacing w:val="1"/>
        </w:rPr>
        <w:t xml:space="preserve"> </w:t>
      </w:r>
      <w:r w:rsidRPr="00092585">
        <w:rPr>
          <w:b w:val="0"/>
        </w:rPr>
        <w:t>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 di Indonesia. Selain</w:t>
      </w:r>
      <w:r w:rsidR="004F1F7F" w:rsidRPr="00092585">
        <w:rPr>
          <w:b w:val="0"/>
        </w:rPr>
        <w:t xml:space="preserve"> itu juga dapat digunakan sebaga</w:t>
      </w:r>
      <w:r w:rsidRPr="00092585">
        <w:rPr>
          <w:b w:val="0"/>
        </w:rPr>
        <w:t>i</w:t>
      </w:r>
      <w:r w:rsidRPr="00092585">
        <w:rPr>
          <w:b w:val="0"/>
          <w:spacing w:val="1"/>
        </w:rPr>
        <w:t xml:space="preserve"> </w:t>
      </w:r>
      <w:r w:rsidRPr="00092585">
        <w:rPr>
          <w:b w:val="0"/>
        </w:rPr>
        <w:t>referensi</w:t>
      </w:r>
      <w:r w:rsidRPr="00092585">
        <w:rPr>
          <w:b w:val="0"/>
          <w:spacing w:val="-1"/>
        </w:rPr>
        <w:t xml:space="preserve"> </w:t>
      </w:r>
      <w:r w:rsidRPr="00092585">
        <w:rPr>
          <w:b w:val="0"/>
        </w:rPr>
        <w:t>Analisa</w:t>
      </w:r>
      <w:r w:rsidRPr="00092585">
        <w:rPr>
          <w:b w:val="0"/>
          <w:spacing w:val="-2"/>
        </w:rPr>
        <w:t xml:space="preserve"> </w:t>
      </w:r>
      <w:r w:rsidRPr="00092585">
        <w:rPr>
          <w:b w:val="0"/>
        </w:rPr>
        <w:t>dan perbandingan</w:t>
      </w:r>
      <w:r w:rsidRPr="00092585">
        <w:rPr>
          <w:b w:val="0"/>
          <w:spacing w:val="-1"/>
        </w:rPr>
        <w:t xml:space="preserve"> </w:t>
      </w:r>
      <w:r w:rsidRPr="00092585">
        <w:rPr>
          <w:b w:val="0"/>
        </w:rPr>
        <w:t>selanjutnya</w:t>
      </w:r>
      <w:r w:rsidRPr="00092585">
        <w:rPr>
          <w:b w:val="0"/>
          <w:spacing w:val="-1"/>
        </w:rPr>
        <w:t xml:space="preserve"> </w:t>
      </w:r>
      <w:r w:rsidRPr="00092585">
        <w:rPr>
          <w:b w:val="0"/>
        </w:rPr>
        <w:t>bagi pembaca.</w:t>
      </w:r>
      <w:bookmarkEnd w:id="87"/>
      <w:bookmarkEnd w:id="88"/>
      <w:bookmarkEnd w:id="89"/>
      <w:bookmarkEnd w:id="90"/>
    </w:p>
    <w:p w14:paraId="1FC399BC" w14:textId="77777777" w:rsidR="00EE299B" w:rsidRPr="00092585" w:rsidRDefault="009E1CC3" w:rsidP="00092585">
      <w:pPr>
        <w:pStyle w:val="Heading1"/>
        <w:numPr>
          <w:ilvl w:val="0"/>
          <w:numId w:val="10"/>
        </w:numPr>
        <w:jc w:val="left"/>
        <w:rPr>
          <w:b w:val="0"/>
        </w:rPr>
      </w:pPr>
      <w:bookmarkStart w:id="91" w:name="_Toc135748975"/>
      <w:bookmarkStart w:id="92" w:name="_Toc135749539"/>
      <w:bookmarkStart w:id="93" w:name="_Toc135749625"/>
      <w:bookmarkStart w:id="94" w:name="_Toc139703311"/>
      <w:r w:rsidRPr="00092585">
        <w:rPr>
          <w:b w:val="0"/>
        </w:rPr>
        <w:t>Bagi</w:t>
      </w:r>
      <w:r w:rsidRPr="00092585">
        <w:rPr>
          <w:b w:val="0"/>
          <w:spacing w:val="-1"/>
        </w:rPr>
        <w:t xml:space="preserve"> </w:t>
      </w:r>
      <w:r w:rsidRPr="00092585">
        <w:rPr>
          <w:b w:val="0"/>
        </w:rPr>
        <w:t>pembaca</w:t>
      </w:r>
      <w:bookmarkEnd w:id="91"/>
      <w:bookmarkEnd w:id="92"/>
      <w:bookmarkEnd w:id="93"/>
      <w:bookmarkEnd w:id="94"/>
    </w:p>
    <w:p w14:paraId="2DED9585" w14:textId="77777777" w:rsidR="009E1CC3" w:rsidRPr="00092585" w:rsidRDefault="009E1CC3" w:rsidP="00092585">
      <w:pPr>
        <w:pStyle w:val="Heading1"/>
        <w:jc w:val="left"/>
        <w:rPr>
          <w:b w:val="0"/>
        </w:rPr>
      </w:pPr>
      <w:bookmarkStart w:id="95" w:name="_Toc135748976"/>
      <w:bookmarkStart w:id="96" w:name="_Toc135749540"/>
      <w:bookmarkStart w:id="97" w:name="_Toc135749626"/>
      <w:bookmarkStart w:id="98" w:name="_Toc139703312"/>
      <w:r w:rsidRPr="00092585">
        <w:rPr>
          <w:b w:val="0"/>
        </w:rPr>
        <w:t>Melalui penelitian ini diharapkan pada pembaca dapat menambah</w:t>
      </w:r>
      <w:r w:rsidRPr="00092585">
        <w:rPr>
          <w:b w:val="0"/>
          <w:spacing w:val="1"/>
        </w:rPr>
        <w:t xml:space="preserve"> </w:t>
      </w:r>
      <w:r w:rsidRPr="00092585">
        <w:rPr>
          <w:b w:val="0"/>
        </w:rPr>
        <w:t>pula wawasan ataupun pengetahuan mengenai perbandingan LDR</w:t>
      </w:r>
      <w:r w:rsidRPr="00092585">
        <w:rPr>
          <w:b w:val="0"/>
          <w:spacing w:val="1"/>
        </w:rPr>
        <w:t xml:space="preserve"> </w:t>
      </w:r>
      <w:r w:rsidRPr="00092585">
        <w:rPr>
          <w:b w:val="0"/>
        </w:rPr>
        <w:t>dan</w:t>
      </w:r>
      <w:r w:rsidRPr="00092585">
        <w:rPr>
          <w:b w:val="0"/>
          <w:spacing w:val="-1"/>
        </w:rPr>
        <w:t xml:space="preserve"> </w:t>
      </w:r>
      <w:r w:rsidRPr="00092585">
        <w:rPr>
          <w:b w:val="0"/>
        </w:rPr>
        <w:t>NIM 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w:t>
      </w:r>
      <w:r w:rsidRPr="00092585">
        <w:rPr>
          <w:b w:val="0"/>
          <w:spacing w:val="-1"/>
        </w:rPr>
        <w:t xml:space="preserve"> </w:t>
      </w:r>
      <w:r w:rsidRPr="00092585">
        <w:rPr>
          <w:b w:val="0"/>
        </w:rPr>
        <w:t>di</w:t>
      </w:r>
      <w:r w:rsidRPr="00092585">
        <w:rPr>
          <w:b w:val="0"/>
          <w:spacing w:val="2"/>
        </w:rPr>
        <w:t xml:space="preserve"> </w:t>
      </w:r>
      <w:r w:rsidRPr="00092585">
        <w:rPr>
          <w:b w:val="0"/>
        </w:rPr>
        <w:t>Indonesia.</w:t>
      </w:r>
      <w:bookmarkEnd w:id="95"/>
      <w:bookmarkEnd w:id="96"/>
      <w:bookmarkEnd w:id="97"/>
      <w:bookmarkEnd w:id="98"/>
    </w:p>
    <w:p w14:paraId="0E8DC917" w14:textId="77777777" w:rsidR="00E13220" w:rsidRPr="00EA48B6" w:rsidRDefault="00A63E3B" w:rsidP="00A63E3B">
      <w:pPr>
        <w:pStyle w:val="Heading2"/>
      </w:pPr>
      <w:bookmarkStart w:id="99" w:name="_Toc135748977"/>
      <w:bookmarkStart w:id="100" w:name="_Toc135749541"/>
      <w:bookmarkStart w:id="101" w:name="_Toc135749627"/>
      <w:bookmarkStart w:id="102" w:name="_Toc139703313"/>
      <w:r>
        <w:rPr>
          <w:lang w:val="id-ID"/>
        </w:rPr>
        <w:t>1.5</w:t>
      </w:r>
      <w:r>
        <w:rPr>
          <w:lang w:val="id-ID"/>
        </w:rPr>
        <w:tab/>
      </w:r>
      <w:r w:rsidR="009E1CC3" w:rsidRPr="00EA48B6">
        <w:t>Lokasi dan Waktu Penelitian</w:t>
      </w:r>
      <w:bookmarkEnd w:id="99"/>
      <w:bookmarkEnd w:id="100"/>
      <w:bookmarkEnd w:id="101"/>
      <w:bookmarkEnd w:id="102"/>
      <w:r w:rsidR="009E1CC3" w:rsidRPr="00EA48B6">
        <w:t xml:space="preserve"> </w:t>
      </w:r>
    </w:p>
    <w:p w14:paraId="70682C8D" w14:textId="77777777" w:rsidR="009E1CC3" w:rsidRPr="00A63E3B" w:rsidRDefault="00EA48B6" w:rsidP="00A63E3B">
      <w:pPr>
        <w:pStyle w:val="Heading3"/>
        <w:rPr>
          <w:b/>
        </w:rPr>
      </w:pPr>
      <w:bookmarkStart w:id="103" w:name="_Toc135748978"/>
      <w:bookmarkStart w:id="104" w:name="_Toc135749542"/>
      <w:bookmarkStart w:id="105" w:name="_Toc135749628"/>
      <w:bookmarkStart w:id="106" w:name="_Toc139703314"/>
      <w:r w:rsidRPr="00A63E3B">
        <w:rPr>
          <w:b/>
        </w:rPr>
        <w:t>1.5.1</w:t>
      </w:r>
      <w:r w:rsidRPr="00A63E3B">
        <w:rPr>
          <w:b/>
        </w:rPr>
        <w:tab/>
      </w:r>
      <w:r w:rsidR="009E1CC3" w:rsidRPr="00A63E3B">
        <w:rPr>
          <w:b/>
        </w:rPr>
        <w:t>Lokasi Penelitian</w:t>
      </w:r>
      <w:bookmarkEnd w:id="103"/>
      <w:bookmarkEnd w:id="104"/>
      <w:bookmarkEnd w:id="105"/>
      <w:bookmarkEnd w:id="106"/>
    </w:p>
    <w:p w14:paraId="67821C13" w14:textId="77777777" w:rsidR="00876E34" w:rsidRDefault="009E1CC3" w:rsidP="00F70C7D">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057BF2AD" w14:textId="77777777" w:rsidR="0074728F" w:rsidRDefault="0074728F" w:rsidP="00F70C7D">
      <w:pPr>
        <w:pStyle w:val="BodyText"/>
        <w:spacing w:before="137" w:line="480" w:lineRule="auto"/>
        <w:ind w:left="720" w:right="124"/>
        <w:jc w:val="both"/>
        <w:rPr>
          <w:lang w:val="id-ID"/>
        </w:rPr>
      </w:pPr>
    </w:p>
    <w:p w14:paraId="7F198E4B" w14:textId="77777777" w:rsidR="0074728F" w:rsidRDefault="0074728F" w:rsidP="00F70C7D">
      <w:pPr>
        <w:pStyle w:val="BodyText"/>
        <w:spacing w:before="137" w:line="480" w:lineRule="auto"/>
        <w:ind w:left="720" w:right="124"/>
        <w:jc w:val="both"/>
        <w:rPr>
          <w:lang w:val="id-ID"/>
        </w:rPr>
      </w:pPr>
    </w:p>
    <w:p w14:paraId="1274BCF9" w14:textId="77777777" w:rsidR="0074728F" w:rsidRPr="00231A9E" w:rsidRDefault="0074728F" w:rsidP="00F70C7D">
      <w:pPr>
        <w:pStyle w:val="BodyText"/>
        <w:spacing w:before="137" w:line="480" w:lineRule="auto"/>
        <w:ind w:left="720" w:right="124"/>
        <w:jc w:val="both"/>
        <w:rPr>
          <w:lang w:val="id-ID"/>
        </w:rPr>
      </w:pPr>
    </w:p>
    <w:p w14:paraId="23825B53" w14:textId="77777777" w:rsidR="00DE3441" w:rsidRPr="00A63E3B" w:rsidRDefault="00EA48B6" w:rsidP="00A63E3B">
      <w:pPr>
        <w:pStyle w:val="Heading3"/>
        <w:rPr>
          <w:b/>
        </w:rPr>
      </w:pPr>
      <w:bookmarkStart w:id="107" w:name="_Toc135748979"/>
      <w:bookmarkStart w:id="108" w:name="_Toc135749543"/>
      <w:bookmarkStart w:id="109" w:name="_Toc135749629"/>
      <w:bookmarkStart w:id="110" w:name="_Toc139703315"/>
      <w:r w:rsidRPr="00A63E3B">
        <w:rPr>
          <w:b/>
        </w:rPr>
        <w:t>1.5.2</w:t>
      </w:r>
      <w:r w:rsidRPr="00A63E3B">
        <w:rPr>
          <w:b/>
        </w:rPr>
        <w:tab/>
      </w:r>
      <w:r w:rsidR="00DE3441" w:rsidRPr="00A63E3B">
        <w:rPr>
          <w:b/>
        </w:rPr>
        <w:t>Waktu Penelitian</w:t>
      </w:r>
      <w:bookmarkEnd w:id="107"/>
      <w:bookmarkEnd w:id="108"/>
      <w:bookmarkEnd w:id="109"/>
      <w:bookmarkEnd w:id="110"/>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11"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7E48A5">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11"/>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12" w:name="_Toc135748980"/>
      <w:bookmarkStart w:id="113" w:name="_Toc135749544"/>
      <w:bookmarkStart w:id="114" w:name="_Toc135749630"/>
      <w:bookmarkStart w:id="115" w:name="_Toc139703316"/>
      <w:r w:rsidRPr="00872881">
        <w:lastRenderedPageBreak/>
        <w:t>BAB II</w:t>
      </w:r>
      <w:bookmarkEnd w:id="112"/>
      <w:bookmarkEnd w:id="113"/>
      <w:bookmarkEnd w:id="114"/>
      <w:bookmarkEnd w:id="115"/>
    </w:p>
    <w:p w14:paraId="464A76A4" w14:textId="77777777" w:rsidR="00231A9E" w:rsidRPr="00872881" w:rsidRDefault="00231A9E" w:rsidP="00C15982">
      <w:pPr>
        <w:pStyle w:val="Heading1"/>
      </w:pPr>
      <w:bookmarkStart w:id="116" w:name="_Toc135748981"/>
      <w:bookmarkStart w:id="117" w:name="_Toc135749545"/>
      <w:bookmarkStart w:id="118" w:name="_Toc135749631"/>
      <w:bookmarkStart w:id="119" w:name="_Toc139703317"/>
      <w:r w:rsidRPr="00872881">
        <w:t>TINJAUAN PUSTAKA</w:t>
      </w:r>
      <w:bookmarkEnd w:id="116"/>
      <w:bookmarkEnd w:id="117"/>
      <w:bookmarkEnd w:id="118"/>
      <w:bookmarkEnd w:id="119"/>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20" w:name="_Toc135748982"/>
      <w:bookmarkStart w:id="121" w:name="_Toc135749546"/>
      <w:bookmarkStart w:id="122" w:name="_Toc135749632"/>
      <w:bookmarkStart w:id="123" w:name="_Toc139703318"/>
      <w:r w:rsidRPr="00872881">
        <w:t>2.1</w:t>
      </w:r>
      <w:r w:rsidRPr="00872881">
        <w:tab/>
        <w:t>Akuntansi</w:t>
      </w:r>
      <w:bookmarkEnd w:id="120"/>
      <w:bookmarkEnd w:id="121"/>
      <w:bookmarkEnd w:id="122"/>
      <w:bookmarkEnd w:id="123"/>
    </w:p>
    <w:p w14:paraId="244AE94E" w14:textId="77777777" w:rsidR="00231A9E" w:rsidRPr="00A63E3B" w:rsidRDefault="00231A9E" w:rsidP="00A63E3B">
      <w:pPr>
        <w:pStyle w:val="Heading3"/>
        <w:rPr>
          <w:b/>
        </w:rPr>
      </w:pPr>
      <w:bookmarkStart w:id="124" w:name="_Toc135748983"/>
      <w:bookmarkStart w:id="125" w:name="_Toc135749547"/>
      <w:bookmarkStart w:id="126" w:name="_Toc135749633"/>
      <w:bookmarkStart w:id="127" w:name="_Toc139703319"/>
      <w:r w:rsidRPr="00A63E3B">
        <w:rPr>
          <w:b/>
        </w:rPr>
        <w:t>2.1.1</w:t>
      </w:r>
      <w:r w:rsidRPr="00A63E3B">
        <w:rPr>
          <w:b/>
        </w:rPr>
        <w:tab/>
        <w:t>Pengertian Akuntansi</w:t>
      </w:r>
      <w:bookmarkEnd w:id="124"/>
      <w:bookmarkEnd w:id="125"/>
      <w:bookmarkEnd w:id="126"/>
      <w:bookmarkEnd w:id="127"/>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28" w:name="_Toc113463191"/>
      <w:bookmarkStart w:id="129" w:name="_Toc113465934"/>
      <w:bookmarkStart w:id="130" w:name="_Toc113719073"/>
      <w:bookmarkStart w:id="131" w:name="_Toc114322562"/>
      <w:bookmarkStart w:id="132" w:name="_Toc114322680"/>
      <w:bookmarkStart w:id="133"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34" w:name="_Toc135748984"/>
      <w:bookmarkStart w:id="135" w:name="_Toc135749548"/>
      <w:bookmarkStart w:id="136" w:name="_Toc135749634"/>
      <w:bookmarkStart w:id="137" w:name="_Toc139703320"/>
      <w:r w:rsidRPr="00A63E3B">
        <w:rPr>
          <w:b/>
        </w:rPr>
        <w:lastRenderedPageBreak/>
        <w:t>2.1.2</w:t>
      </w:r>
      <w:r w:rsidR="00E67D09" w:rsidRPr="00A63E3B">
        <w:rPr>
          <w:b/>
        </w:rPr>
        <w:tab/>
      </w:r>
      <w:r w:rsidR="00231A9E" w:rsidRPr="00A63E3B">
        <w:rPr>
          <w:b/>
        </w:rPr>
        <w:t>Bidang-bidang Akuntansi</w:t>
      </w:r>
      <w:bookmarkEnd w:id="128"/>
      <w:bookmarkEnd w:id="129"/>
      <w:bookmarkEnd w:id="130"/>
      <w:bookmarkEnd w:id="131"/>
      <w:bookmarkEnd w:id="132"/>
      <w:bookmarkEnd w:id="133"/>
      <w:bookmarkEnd w:id="134"/>
      <w:bookmarkEnd w:id="135"/>
      <w:bookmarkEnd w:id="136"/>
      <w:bookmarkEnd w:id="137"/>
    </w:p>
    <w:p w14:paraId="441AC4FE" w14:textId="77777777" w:rsidR="00231A9E" w:rsidRPr="00E67D09" w:rsidRDefault="00231A9E" w:rsidP="00A63E3B">
      <w:pPr>
        <w:pStyle w:val="Heading3"/>
      </w:pPr>
      <w:r w:rsidRPr="00231A9E">
        <w:tab/>
      </w:r>
      <w:bookmarkStart w:id="138" w:name="_Toc135748985"/>
      <w:bookmarkStart w:id="139" w:name="_Toc135749549"/>
      <w:bookmarkStart w:id="140" w:name="_Toc135749635"/>
      <w:bookmarkStart w:id="141" w:name="_Toc139703321"/>
      <w:r w:rsidRPr="00E67D09">
        <w:t>Bidang-bidang akuntansi yang telah mengalami perkembangan antara lain sebagai berikut :</w:t>
      </w:r>
      <w:bookmarkEnd w:id="138"/>
      <w:bookmarkEnd w:id="139"/>
      <w:bookmarkEnd w:id="140"/>
      <w:bookmarkEnd w:id="141"/>
    </w:p>
    <w:p w14:paraId="5204192B"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42" w:name="_Toc113463192"/>
      <w:bookmarkStart w:id="143" w:name="_Toc113465935"/>
      <w:bookmarkStart w:id="144" w:name="_Toc113719074"/>
      <w:bookmarkStart w:id="145" w:name="_Toc114322563"/>
      <w:bookmarkStart w:id="146" w:name="_Toc114322681"/>
      <w:bookmarkStart w:id="147" w:name="_Toc114601445"/>
      <w:bookmarkStart w:id="148" w:name="_Toc135748986"/>
      <w:bookmarkStart w:id="149" w:name="_Toc135749550"/>
      <w:bookmarkStart w:id="150" w:name="_Toc135749636"/>
      <w:bookmarkStart w:id="151" w:name="_Toc139703322"/>
      <w:r w:rsidRPr="00A63E3B">
        <w:rPr>
          <w:b/>
        </w:rPr>
        <w:t>2.1 3</w:t>
      </w:r>
      <w:r w:rsidRPr="00A63E3B">
        <w:rPr>
          <w:b/>
        </w:rPr>
        <w:tab/>
        <w:t>Fungsi dan Tujuan Akuntansi</w:t>
      </w:r>
      <w:bookmarkEnd w:id="142"/>
      <w:bookmarkEnd w:id="143"/>
      <w:bookmarkEnd w:id="144"/>
      <w:bookmarkEnd w:id="145"/>
      <w:bookmarkEnd w:id="146"/>
      <w:bookmarkEnd w:id="147"/>
      <w:bookmarkEnd w:id="148"/>
      <w:bookmarkEnd w:id="149"/>
      <w:bookmarkEnd w:id="150"/>
      <w:bookmarkEnd w:id="151"/>
    </w:p>
    <w:p w14:paraId="1B05220E"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w:t>
      </w:r>
      <w:r w:rsidRPr="00231A9E">
        <w:rPr>
          <w:sz w:val="24"/>
          <w:szCs w:val="24"/>
        </w:rPr>
        <w:lastRenderedPageBreak/>
        <w:t xml:space="preserve">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52" w:name="_Toc135748987"/>
      <w:bookmarkStart w:id="153" w:name="_Toc135749551"/>
      <w:bookmarkStart w:id="154" w:name="_Toc135749637"/>
      <w:bookmarkStart w:id="155" w:name="_Toc139703323"/>
      <w:r w:rsidRPr="00A63E3B">
        <w:rPr>
          <w:b/>
        </w:rPr>
        <w:t>2.1.4</w:t>
      </w:r>
      <w:r w:rsidRPr="00A63E3B">
        <w:rPr>
          <w:b/>
        </w:rPr>
        <w:tab/>
        <w:t>Siklus Akuntansi</w:t>
      </w:r>
      <w:bookmarkEnd w:id="152"/>
      <w:bookmarkEnd w:id="153"/>
      <w:bookmarkEnd w:id="154"/>
      <w:bookmarkEnd w:id="155"/>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231A9E">
      <w:pPr>
        <w:tabs>
          <w:tab w:val="left" w:pos="709"/>
        </w:tabs>
        <w:spacing w:line="480" w:lineRule="auto"/>
        <w:jc w:val="both"/>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Pr="00F70C7D" w:rsidRDefault="00F70C7D" w:rsidP="00F70C7D">
      <w:pPr>
        <w:pStyle w:val="Caption"/>
        <w:spacing w:line="480" w:lineRule="auto"/>
        <w:jc w:val="center"/>
        <w:rPr>
          <w:b w:val="0"/>
          <w:color w:val="000000" w:themeColor="text1"/>
          <w:sz w:val="24"/>
          <w:szCs w:val="24"/>
        </w:rPr>
      </w:pPr>
      <w:bookmarkStart w:id="156" w:name="_Toc139464030"/>
      <w:bookmarkStart w:id="157" w:name="_Toc135748988"/>
      <w:bookmarkStart w:id="158" w:name="_Toc135749552"/>
      <w:bookmarkStart w:id="159"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56"/>
    </w:p>
    <w:p w14:paraId="6B4C52C7" w14:textId="77777777" w:rsidR="00231A9E" w:rsidRPr="00A63E3B" w:rsidRDefault="00231A9E" w:rsidP="00A63E3B">
      <w:pPr>
        <w:pStyle w:val="Heading3"/>
        <w:rPr>
          <w:b/>
        </w:rPr>
      </w:pPr>
      <w:bookmarkStart w:id="160" w:name="_Toc139703324"/>
      <w:r w:rsidRPr="00A63E3B">
        <w:rPr>
          <w:b/>
        </w:rPr>
        <w:t>2.1.5</w:t>
      </w:r>
      <w:r w:rsidRPr="00A63E3B">
        <w:rPr>
          <w:b/>
        </w:rPr>
        <w:tab/>
        <w:t>Pengguna Akuntansi</w:t>
      </w:r>
      <w:bookmarkEnd w:id="157"/>
      <w:bookmarkEnd w:id="158"/>
      <w:bookmarkEnd w:id="159"/>
      <w:bookmarkEnd w:id="160"/>
      <w:r w:rsidRPr="00A63E3B">
        <w:rPr>
          <w:b/>
        </w:rPr>
        <w:t xml:space="preserve"> </w:t>
      </w:r>
    </w:p>
    <w:p w14:paraId="6A109812"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61" w:name="_Toc135748989"/>
      <w:bookmarkStart w:id="162" w:name="_Toc135749553"/>
      <w:bookmarkStart w:id="163" w:name="_Toc135749639"/>
      <w:bookmarkStart w:id="164" w:name="_Toc139703325"/>
      <w:r w:rsidRPr="00EA1A7E">
        <w:t>2.2</w:t>
      </w:r>
      <w:r w:rsidRPr="00EA1A7E">
        <w:tab/>
        <w:t>Akuntansi Keuangan</w:t>
      </w:r>
      <w:bookmarkEnd w:id="161"/>
      <w:bookmarkEnd w:id="162"/>
      <w:bookmarkEnd w:id="163"/>
      <w:bookmarkEnd w:id="164"/>
      <w:r w:rsidRPr="00EA1A7E">
        <w:t xml:space="preserve"> </w:t>
      </w:r>
    </w:p>
    <w:p w14:paraId="777B5A5C" w14:textId="77777777" w:rsidR="00231A9E" w:rsidRPr="00A63E3B" w:rsidRDefault="00231A9E" w:rsidP="00A63E3B">
      <w:pPr>
        <w:pStyle w:val="Heading3"/>
        <w:rPr>
          <w:b/>
        </w:rPr>
      </w:pPr>
      <w:bookmarkStart w:id="165" w:name="_Toc135748990"/>
      <w:bookmarkStart w:id="166" w:name="_Toc135749554"/>
      <w:bookmarkStart w:id="167" w:name="_Toc135749640"/>
      <w:bookmarkStart w:id="168" w:name="_Toc139703326"/>
      <w:r w:rsidRPr="00A63E3B">
        <w:rPr>
          <w:b/>
        </w:rPr>
        <w:t>2.2.1</w:t>
      </w:r>
      <w:r w:rsidRPr="00A63E3B">
        <w:rPr>
          <w:b/>
        </w:rPr>
        <w:tab/>
        <w:t>Pengertian Akuntansi Keuangan</w:t>
      </w:r>
      <w:bookmarkEnd w:id="165"/>
      <w:bookmarkEnd w:id="166"/>
      <w:bookmarkEnd w:id="167"/>
      <w:bookmarkEnd w:id="168"/>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55E96D18"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770B1BF7" w14:textId="77777777" w:rsidR="00EA1A7E" w:rsidRDefault="00EA1A7E" w:rsidP="006C437C">
      <w:pPr>
        <w:spacing w:line="480" w:lineRule="auto"/>
        <w:ind w:firstLine="720"/>
        <w:jc w:val="both"/>
        <w:rPr>
          <w:sz w:val="24"/>
          <w:szCs w:val="24"/>
          <w:lang w:val="id-ID"/>
        </w:rPr>
      </w:pPr>
    </w:p>
    <w:p w14:paraId="003CC24E" w14:textId="77777777" w:rsidR="00EA1A7E" w:rsidRPr="00EA1A7E" w:rsidRDefault="00EA1A7E" w:rsidP="006C437C">
      <w:pPr>
        <w:spacing w:line="480" w:lineRule="auto"/>
        <w:ind w:firstLine="720"/>
        <w:jc w:val="both"/>
        <w:rPr>
          <w:sz w:val="24"/>
          <w:szCs w:val="24"/>
          <w:lang w:val="id-ID"/>
        </w:rPr>
      </w:pPr>
    </w:p>
    <w:p w14:paraId="35F6C948" w14:textId="77777777" w:rsidR="00EA1A7E" w:rsidRPr="009A1484" w:rsidRDefault="00EA1A7E" w:rsidP="00A63E3B">
      <w:pPr>
        <w:pStyle w:val="Heading3"/>
        <w:rPr>
          <w:b/>
        </w:rPr>
      </w:pPr>
      <w:bookmarkStart w:id="169" w:name="_Toc135748991"/>
      <w:bookmarkStart w:id="170" w:name="_Toc135749555"/>
      <w:bookmarkStart w:id="171" w:name="_Toc135749641"/>
      <w:bookmarkStart w:id="172" w:name="_Toc139703327"/>
      <w:r w:rsidRPr="009A1484">
        <w:rPr>
          <w:b/>
        </w:rPr>
        <w:lastRenderedPageBreak/>
        <w:t>2.2.2</w:t>
      </w:r>
      <w:r w:rsidRPr="009A1484">
        <w:rPr>
          <w:b/>
        </w:rPr>
        <w:tab/>
      </w:r>
      <w:r w:rsidR="00231A9E" w:rsidRPr="009A1484">
        <w:rPr>
          <w:b/>
        </w:rPr>
        <w:t>Tujuan dan Manfaat Akuntansi Keuangan</w:t>
      </w:r>
      <w:bookmarkEnd w:id="169"/>
      <w:bookmarkEnd w:id="170"/>
      <w:bookmarkEnd w:id="171"/>
      <w:bookmarkEnd w:id="172"/>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2CFA58E0"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1B3061DE" w14:textId="77777777" w:rsidR="00EA1A7E" w:rsidRPr="00EA1A7E" w:rsidRDefault="00EA1A7E" w:rsidP="006C437C">
      <w:pPr>
        <w:spacing w:line="480" w:lineRule="auto"/>
        <w:ind w:left="360" w:firstLine="360"/>
        <w:jc w:val="both"/>
        <w:rPr>
          <w:sz w:val="24"/>
          <w:szCs w:val="24"/>
          <w:lang w:val="id-ID"/>
        </w:rPr>
      </w:pPr>
    </w:p>
    <w:p w14:paraId="2A2748FB" w14:textId="77777777" w:rsidR="00231A9E" w:rsidRPr="00EA1A7E" w:rsidRDefault="00231A9E" w:rsidP="0098373D">
      <w:pPr>
        <w:pStyle w:val="Heading2"/>
      </w:pPr>
      <w:bookmarkStart w:id="173" w:name="_Toc135748992"/>
      <w:bookmarkStart w:id="174" w:name="_Toc135749556"/>
      <w:bookmarkStart w:id="175" w:name="_Toc135749642"/>
      <w:bookmarkStart w:id="176" w:name="_Toc139703328"/>
      <w:r w:rsidRPr="00EA1A7E">
        <w:lastRenderedPageBreak/>
        <w:t>2.3</w:t>
      </w:r>
      <w:r w:rsidRPr="00EA1A7E">
        <w:tab/>
        <w:t>Laporan Keuangan</w:t>
      </w:r>
      <w:bookmarkEnd w:id="173"/>
      <w:bookmarkEnd w:id="174"/>
      <w:bookmarkEnd w:id="175"/>
      <w:bookmarkEnd w:id="176"/>
      <w:r w:rsidRPr="00EA1A7E">
        <w:t xml:space="preserve"> </w:t>
      </w:r>
    </w:p>
    <w:p w14:paraId="40279C07" w14:textId="77777777" w:rsidR="00231A9E" w:rsidRPr="00A63E3B" w:rsidRDefault="00231A9E" w:rsidP="00A63E3B">
      <w:pPr>
        <w:pStyle w:val="Heading3"/>
        <w:rPr>
          <w:b/>
        </w:rPr>
      </w:pPr>
      <w:bookmarkStart w:id="177" w:name="_Toc135748993"/>
      <w:bookmarkStart w:id="178" w:name="_Toc135749557"/>
      <w:bookmarkStart w:id="179" w:name="_Toc135749643"/>
      <w:bookmarkStart w:id="180" w:name="_Toc139703329"/>
      <w:r w:rsidRPr="00A63E3B">
        <w:rPr>
          <w:b/>
        </w:rPr>
        <w:t>2.3.1</w:t>
      </w:r>
      <w:r w:rsidRPr="00A63E3B">
        <w:rPr>
          <w:b/>
        </w:rPr>
        <w:tab/>
        <w:t>Pengertian Laporan Keuangan</w:t>
      </w:r>
      <w:bookmarkEnd w:id="177"/>
      <w:bookmarkEnd w:id="178"/>
      <w:bookmarkEnd w:id="179"/>
      <w:bookmarkEnd w:id="180"/>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181" w:name="_Toc135748994"/>
      <w:bookmarkStart w:id="182" w:name="_Toc135749558"/>
      <w:bookmarkStart w:id="183" w:name="_Toc135749644"/>
      <w:bookmarkStart w:id="184" w:name="_Toc139703330"/>
      <w:r w:rsidRPr="00A63E3B">
        <w:rPr>
          <w:b/>
        </w:rPr>
        <w:t>2.3.2</w:t>
      </w:r>
      <w:r w:rsidRPr="00A63E3B">
        <w:rPr>
          <w:b/>
        </w:rPr>
        <w:tab/>
      </w:r>
      <w:r w:rsidR="00231A9E" w:rsidRPr="00A63E3B">
        <w:rPr>
          <w:b/>
        </w:rPr>
        <w:t>Tujuan Laporan Keuangan</w:t>
      </w:r>
      <w:bookmarkEnd w:id="181"/>
      <w:bookmarkEnd w:id="182"/>
      <w:bookmarkEnd w:id="183"/>
      <w:bookmarkEnd w:id="184"/>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185" w:name="_Toc135748995"/>
      <w:bookmarkStart w:id="186" w:name="_Toc135749559"/>
      <w:bookmarkStart w:id="187" w:name="_Toc135749645"/>
      <w:bookmarkStart w:id="188" w:name="_Toc139703331"/>
      <w:r w:rsidRPr="00A63E3B">
        <w:rPr>
          <w:b/>
        </w:rPr>
        <w:t>2.3.3</w:t>
      </w:r>
      <w:r w:rsidRPr="00A63E3B">
        <w:rPr>
          <w:b/>
        </w:rPr>
        <w:tab/>
      </w:r>
      <w:r w:rsidR="00231A9E" w:rsidRPr="00A63E3B">
        <w:rPr>
          <w:b/>
        </w:rPr>
        <w:t>Komponen-Komponen Laporan Keuangan</w:t>
      </w:r>
      <w:bookmarkEnd w:id="185"/>
      <w:bookmarkEnd w:id="186"/>
      <w:bookmarkEnd w:id="187"/>
      <w:bookmarkEnd w:id="188"/>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13B75A5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7C1176D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450A3CDA"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42A223D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6145C3FF"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4C7D061F"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2FEF341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06AD34F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14:paraId="3DD5917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6BEAC4B3"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289CFA26"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293556FA"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E56801F"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577E1428"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1AD815C7"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14:paraId="6EC84590"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A4688A7" w14:textId="77777777"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5EF56713" w14:textId="77777777" w:rsidR="0005219D" w:rsidRPr="0005219D" w:rsidRDefault="0005219D" w:rsidP="0005219D">
      <w:pPr>
        <w:widowControl/>
        <w:autoSpaceDE/>
        <w:autoSpaceDN/>
        <w:spacing w:after="200" w:line="480" w:lineRule="auto"/>
        <w:contextualSpacing/>
        <w:rPr>
          <w:sz w:val="24"/>
          <w:szCs w:val="24"/>
          <w:lang w:val="id-ID"/>
        </w:rPr>
      </w:pPr>
    </w:p>
    <w:p w14:paraId="07804023" w14:textId="77777777"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5E293855"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6E6308DE"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68580D61"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189" w:name="_Toc135748996"/>
      <w:bookmarkStart w:id="190" w:name="_Toc135749560"/>
      <w:bookmarkStart w:id="191" w:name="_Toc135749646"/>
      <w:bookmarkStart w:id="192" w:name="_Toc139703332"/>
      <w:r w:rsidRPr="00EA1A7E">
        <w:t>2.4</w:t>
      </w:r>
      <w:r w:rsidRPr="00EA1A7E">
        <w:tab/>
        <w:t>Analisis Laporan Keuangan</w:t>
      </w:r>
      <w:bookmarkEnd w:id="189"/>
      <w:bookmarkEnd w:id="190"/>
      <w:bookmarkEnd w:id="191"/>
      <w:bookmarkEnd w:id="192"/>
      <w:r w:rsidRPr="00EA1A7E">
        <w:t xml:space="preserve"> </w:t>
      </w:r>
    </w:p>
    <w:p w14:paraId="4B602DBD" w14:textId="77777777" w:rsidR="00231A9E" w:rsidRPr="00A63E3B" w:rsidRDefault="00231A9E" w:rsidP="00A63E3B">
      <w:pPr>
        <w:pStyle w:val="Heading3"/>
        <w:rPr>
          <w:b/>
        </w:rPr>
      </w:pPr>
      <w:bookmarkStart w:id="193" w:name="_Toc135748997"/>
      <w:bookmarkStart w:id="194" w:name="_Toc135749561"/>
      <w:bookmarkStart w:id="195" w:name="_Toc135749647"/>
      <w:bookmarkStart w:id="196" w:name="_Toc139703333"/>
      <w:r w:rsidRPr="00A63E3B">
        <w:rPr>
          <w:b/>
        </w:rPr>
        <w:t>2.4.1</w:t>
      </w:r>
      <w:r w:rsidRPr="00A63E3B">
        <w:rPr>
          <w:b/>
        </w:rPr>
        <w:tab/>
        <w:t>Pengertian Analisis Laporan Keuangan</w:t>
      </w:r>
      <w:bookmarkEnd w:id="193"/>
      <w:bookmarkEnd w:id="194"/>
      <w:bookmarkEnd w:id="195"/>
      <w:bookmarkEnd w:id="196"/>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5A123469" w14:textId="77777777"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07719869" w14:textId="77777777" w:rsidR="008C5CBA" w:rsidRPr="00231A9E" w:rsidRDefault="008C5CBA" w:rsidP="008C5CBA">
      <w:pPr>
        <w:pStyle w:val="ListParagraph"/>
        <w:widowControl/>
        <w:autoSpaceDE/>
        <w:autoSpaceDN/>
        <w:spacing w:after="200" w:line="480" w:lineRule="auto"/>
        <w:ind w:left="720" w:firstLine="0"/>
        <w:contextualSpacing/>
        <w:rPr>
          <w:sz w:val="24"/>
          <w:szCs w:val="24"/>
        </w:rPr>
      </w:pPr>
    </w:p>
    <w:p w14:paraId="2BF095B7" w14:textId="77777777" w:rsidR="00231A9E" w:rsidRPr="00A63E3B" w:rsidRDefault="00231A9E" w:rsidP="00A63E3B">
      <w:pPr>
        <w:pStyle w:val="Heading3"/>
        <w:rPr>
          <w:b/>
        </w:rPr>
      </w:pPr>
      <w:bookmarkStart w:id="197" w:name="_Toc135748998"/>
      <w:bookmarkStart w:id="198" w:name="_Toc135749562"/>
      <w:bookmarkStart w:id="199" w:name="_Toc135749648"/>
      <w:bookmarkStart w:id="200" w:name="_Toc139703334"/>
      <w:r w:rsidRPr="00A63E3B">
        <w:rPr>
          <w:b/>
        </w:rPr>
        <w:lastRenderedPageBreak/>
        <w:t>2.4.2</w:t>
      </w:r>
      <w:r w:rsidRPr="00A63E3B">
        <w:rPr>
          <w:b/>
        </w:rPr>
        <w:tab/>
        <w:t>Tujuan Analisis Laporan Keuangan</w:t>
      </w:r>
      <w:bookmarkEnd w:id="197"/>
      <w:bookmarkEnd w:id="198"/>
      <w:bookmarkEnd w:id="199"/>
      <w:bookmarkEnd w:id="200"/>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01" w:name="_Toc135748999"/>
      <w:bookmarkStart w:id="202" w:name="_Toc135749563"/>
      <w:bookmarkStart w:id="203" w:name="_Toc135749649"/>
      <w:bookmarkStart w:id="204" w:name="_Toc139703335"/>
      <w:r w:rsidRPr="003C064F">
        <w:t>2.5</w:t>
      </w:r>
      <w:r w:rsidRPr="003C064F">
        <w:tab/>
      </w:r>
      <w:r w:rsidRPr="00A63E3B">
        <w:rPr>
          <w:i/>
        </w:rPr>
        <w:t>Loan To Deposit Ratio (LDR)</w:t>
      </w:r>
      <w:bookmarkEnd w:id="201"/>
      <w:bookmarkEnd w:id="202"/>
      <w:bookmarkEnd w:id="203"/>
      <w:bookmarkEnd w:id="204"/>
    </w:p>
    <w:p w14:paraId="3A94839F" w14:textId="77777777" w:rsidR="00231A9E" w:rsidRPr="003C064F" w:rsidRDefault="00231A9E" w:rsidP="00A63E3B">
      <w:pPr>
        <w:pStyle w:val="Heading3"/>
      </w:pPr>
      <w:bookmarkStart w:id="205" w:name="_Toc135749000"/>
      <w:bookmarkStart w:id="206" w:name="_Toc135749564"/>
      <w:bookmarkStart w:id="207" w:name="_Toc135749650"/>
      <w:bookmarkStart w:id="208" w:name="_Toc139703336"/>
      <w:r w:rsidRPr="00A63E3B">
        <w:rPr>
          <w:b/>
        </w:rPr>
        <w:t>2.5.1</w:t>
      </w:r>
      <w:r w:rsidRPr="00A63E3B">
        <w:rPr>
          <w:b/>
        </w:rPr>
        <w:tab/>
        <w:t xml:space="preserve">Pengertian </w:t>
      </w:r>
      <w:r w:rsidRPr="00A63E3B">
        <w:rPr>
          <w:b/>
          <w:i/>
        </w:rPr>
        <w:t>Loan To Deposit Ratio (LDR</w:t>
      </w:r>
      <w:r w:rsidRPr="00A63E3B">
        <w:rPr>
          <w:i/>
        </w:rPr>
        <w:t>)</w:t>
      </w:r>
      <w:bookmarkEnd w:id="205"/>
      <w:bookmarkEnd w:id="206"/>
      <w:bookmarkEnd w:id="207"/>
      <w:bookmarkEnd w:id="208"/>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Pr="00231A9E" w:rsidRDefault="00231A9E" w:rsidP="00231A9E">
      <w:pPr>
        <w:ind w:firstLine="720"/>
        <w:jc w:val="both"/>
        <w:rPr>
          <w:sz w:val="24"/>
          <w:szCs w:val="24"/>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09" w:name="_Toc135749001"/>
      <w:bookmarkStart w:id="210" w:name="_Toc135749565"/>
      <w:bookmarkStart w:id="211" w:name="_Toc135749651"/>
      <w:bookmarkStart w:id="212" w:name="_Toc139703337"/>
      <w:r w:rsidRPr="00A63E3B">
        <w:rPr>
          <w:b/>
        </w:rPr>
        <w:t>2.5.2</w:t>
      </w:r>
      <w:r w:rsidRPr="00A63E3B">
        <w:rPr>
          <w:b/>
        </w:rPr>
        <w:tab/>
        <w:t xml:space="preserve">Perhitungan </w:t>
      </w:r>
      <w:r w:rsidRPr="00A63E3B">
        <w:rPr>
          <w:b/>
          <w:i/>
        </w:rPr>
        <w:t>Loan to Deposit Ratio (LDR)</w:t>
      </w:r>
      <w:bookmarkEnd w:id="209"/>
      <w:bookmarkEnd w:id="210"/>
      <w:bookmarkEnd w:id="211"/>
      <w:bookmarkEnd w:id="212"/>
      <w:r w:rsidRPr="00A63E3B">
        <w:rPr>
          <w:b/>
        </w:rPr>
        <w:t xml:space="preserve"> </w:t>
      </w:r>
    </w:p>
    <w:p w14:paraId="6B3690D9"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6F7BD8EF">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A2DAE0"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14:paraId="275FBD22"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7E48A5" w:rsidRPr="00166B62" w:rsidRDefault="007E48A5"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8E5B8F" w:rsidRPr="00166B62" w:rsidRDefault="008E5B8F"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7E48A5" w:rsidRPr="00166B62" w:rsidRDefault="007E48A5"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8E5B8F" w:rsidRPr="00166B62" w:rsidRDefault="008E5B8F"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7E48A5" w:rsidRPr="00B1679B" w:rsidRDefault="007E48A5"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8E5B8F" w:rsidRPr="00B1679B" w:rsidRDefault="008E5B8F"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7E48A5" w:rsidRPr="00166B62" w:rsidRDefault="007E48A5"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8E5B8F" w:rsidRPr="00166B62" w:rsidRDefault="008E5B8F"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w:t>
      </w:r>
      <w:r w:rsidRPr="00231A9E">
        <w:rPr>
          <w:sz w:val="24"/>
          <w:szCs w:val="24"/>
        </w:rPr>
        <w:lastRenderedPageBreak/>
        <w:t xml:space="preserve">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13" w:name="_Toc135749004"/>
      <w:bookmarkStart w:id="214" w:name="_Toc135749568"/>
      <w:bookmarkStart w:id="215" w:name="_Toc135749654"/>
      <w:bookmarkStart w:id="216" w:name="_Toc139703338"/>
      <w:r w:rsidRPr="003C064F">
        <w:t>2.6</w:t>
      </w:r>
      <w:r w:rsidRPr="003C064F">
        <w:tab/>
      </w:r>
      <w:r w:rsidRPr="00A63E3B">
        <w:rPr>
          <w:i/>
        </w:rPr>
        <w:t>Net Interest Margin (NIM)</w:t>
      </w:r>
      <w:bookmarkEnd w:id="213"/>
      <w:bookmarkEnd w:id="214"/>
      <w:bookmarkEnd w:id="215"/>
      <w:bookmarkEnd w:id="216"/>
    </w:p>
    <w:p w14:paraId="0F376B2F" w14:textId="77777777" w:rsidR="00231A9E" w:rsidRPr="00A63E3B" w:rsidRDefault="00231A9E" w:rsidP="00A63E3B">
      <w:pPr>
        <w:pStyle w:val="Heading3"/>
        <w:rPr>
          <w:b/>
          <w:i/>
        </w:rPr>
      </w:pPr>
      <w:bookmarkStart w:id="217" w:name="_Toc135749005"/>
      <w:bookmarkStart w:id="218" w:name="_Toc135749569"/>
      <w:bookmarkStart w:id="219" w:name="_Toc135749655"/>
      <w:bookmarkStart w:id="220" w:name="_Toc139703339"/>
      <w:r w:rsidRPr="00A63E3B">
        <w:rPr>
          <w:b/>
        </w:rPr>
        <w:t>2.6.1</w:t>
      </w:r>
      <w:r w:rsidRPr="00A63E3B">
        <w:rPr>
          <w:b/>
        </w:rPr>
        <w:tab/>
        <w:t xml:space="preserve">Pengertian </w:t>
      </w:r>
      <w:r w:rsidRPr="00A63E3B">
        <w:rPr>
          <w:b/>
          <w:i/>
        </w:rPr>
        <w:t>Net Interest Margin (NIM)</w:t>
      </w:r>
      <w:bookmarkEnd w:id="217"/>
      <w:bookmarkEnd w:id="218"/>
      <w:bookmarkEnd w:id="219"/>
      <w:bookmarkEnd w:id="220"/>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F066261" w14:textId="77777777"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02F8E195" w14:textId="77777777" w:rsidR="00F60494" w:rsidRPr="00F60494" w:rsidRDefault="00F60494" w:rsidP="00231A9E">
      <w:pPr>
        <w:spacing w:line="480" w:lineRule="auto"/>
        <w:ind w:firstLine="720"/>
        <w:jc w:val="both"/>
        <w:rPr>
          <w:sz w:val="24"/>
          <w:szCs w:val="24"/>
          <w:lang w:val="id-ID"/>
        </w:rPr>
      </w:pPr>
    </w:p>
    <w:p w14:paraId="20F2C967" w14:textId="77777777" w:rsidR="00231A9E" w:rsidRPr="00A63E3B" w:rsidRDefault="00231A9E" w:rsidP="00A63E3B">
      <w:pPr>
        <w:pStyle w:val="Heading3"/>
        <w:rPr>
          <w:b/>
        </w:rPr>
      </w:pPr>
      <w:bookmarkStart w:id="221" w:name="_Toc135749006"/>
      <w:bookmarkStart w:id="222" w:name="_Toc135749570"/>
      <w:bookmarkStart w:id="223" w:name="_Toc135749656"/>
      <w:bookmarkStart w:id="224" w:name="_Toc139703340"/>
      <w:r w:rsidRPr="00A63E3B">
        <w:rPr>
          <w:b/>
        </w:rPr>
        <w:lastRenderedPageBreak/>
        <w:t>2.6.2</w:t>
      </w:r>
      <w:r w:rsidRPr="00A63E3B">
        <w:rPr>
          <w:b/>
        </w:rPr>
        <w:tab/>
        <w:t xml:space="preserve">Perhitungan </w:t>
      </w:r>
      <w:r w:rsidRPr="00A63E3B">
        <w:rPr>
          <w:b/>
          <w:i/>
        </w:rPr>
        <w:t>Net Interest Margin (NIM)</w:t>
      </w:r>
      <w:bookmarkEnd w:id="221"/>
      <w:bookmarkEnd w:id="222"/>
      <w:bookmarkEnd w:id="223"/>
      <w:bookmarkEnd w:id="224"/>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65093B75">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7E48A5" w:rsidRPr="00713272" w:rsidRDefault="007E48A5"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8E5B8F" w:rsidRPr="00713272" w:rsidRDefault="008E5B8F"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37D979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7E48A5" w:rsidRPr="00713272" w:rsidRDefault="007E48A5"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8E5B8F" w:rsidRPr="00713272" w:rsidRDefault="008E5B8F"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7E48A5" w:rsidRPr="00741015" w:rsidRDefault="007E48A5"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8E5B8F" w:rsidRPr="00741015" w:rsidRDefault="008E5B8F"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7E48A5" w:rsidRPr="00741015" w:rsidRDefault="007E48A5" w:rsidP="00231A9E">
                            <w:pPr>
                              <w:rPr>
                                <w:sz w:val="26"/>
                                <w:szCs w:val="26"/>
                              </w:rPr>
                            </w:pPr>
                            <w:r w:rsidRPr="00741015">
                              <w:rPr>
                                <w:sz w:val="26"/>
                                <w:szCs w:val="26"/>
                              </w:rPr>
                              <w:t>NIM</w:t>
                            </w:r>
                            <w:r>
                              <w:rPr>
                                <w:sz w:val="26"/>
                                <w:szCs w:val="26"/>
                              </w:rPr>
                              <w:t xml:space="preserve"> =</w:t>
                            </w:r>
                          </w:p>
                          <w:p w14:paraId="5D6A0EA3" w14:textId="77777777" w:rsidR="007E48A5" w:rsidRDefault="007E48A5"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8E5B8F" w:rsidRPr="00741015" w:rsidRDefault="008E5B8F" w:rsidP="00231A9E">
                      <w:pPr>
                        <w:rPr>
                          <w:sz w:val="26"/>
                          <w:szCs w:val="26"/>
                        </w:rPr>
                      </w:pPr>
                      <w:r w:rsidRPr="00741015">
                        <w:rPr>
                          <w:sz w:val="26"/>
                          <w:szCs w:val="26"/>
                        </w:rPr>
                        <w:t>NIM</w:t>
                      </w:r>
                      <w:r>
                        <w:rPr>
                          <w:sz w:val="26"/>
                          <w:szCs w:val="26"/>
                        </w:rPr>
                        <w:t xml:space="preserve"> =</w:t>
                      </w:r>
                    </w:p>
                    <w:p w14:paraId="5D6A0EA3" w14:textId="77777777" w:rsidR="008E5B8F" w:rsidRDefault="008E5B8F"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25" w:name="_Toc135749008"/>
      <w:bookmarkStart w:id="226" w:name="_Toc135749572"/>
      <w:bookmarkStart w:id="227" w:name="_Toc135749658"/>
      <w:bookmarkStart w:id="228" w:name="_Toc139703341"/>
      <w:r w:rsidRPr="003C064F">
        <w:t>2.7</w:t>
      </w:r>
      <w:r w:rsidRPr="003C064F">
        <w:tab/>
      </w:r>
      <w:r w:rsidRPr="00A63E3B">
        <w:rPr>
          <w:i/>
        </w:rPr>
        <w:t>Return On Asset (ROA)</w:t>
      </w:r>
      <w:bookmarkEnd w:id="225"/>
      <w:bookmarkEnd w:id="226"/>
      <w:bookmarkEnd w:id="227"/>
      <w:bookmarkEnd w:id="228"/>
    </w:p>
    <w:p w14:paraId="2F93B17B" w14:textId="77777777" w:rsidR="00231A9E" w:rsidRPr="00A63E3B" w:rsidRDefault="00231A9E" w:rsidP="00A63E3B">
      <w:pPr>
        <w:pStyle w:val="Heading3"/>
        <w:rPr>
          <w:b/>
        </w:rPr>
      </w:pPr>
      <w:bookmarkStart w:id="229" w:name="_Toc135749009"/>
      <w:bookmarkStart w:id="230" w:name="_Toc135749573"/>
      <w:bookmarkStart w:id="231" w:name="_Toc135749659"/>
      <w:bookmarkStart w:id="232" w:name="_Toc139703342"/>
      <w:r w:rsidRPr="00A63E3B">
        <w:rPr>
          <w:b/>
        </w:rPr>
        <w:t>2.7.1</w:t>
      </w:r>
      <w:r w:rsidRPr="00A63E3B">
        <w:rPr>
          <w:b/>
        </w:rPr>
        <w:tab/>
        <w:t xml:space="preserve">Pengertian </w:t>
      </w:r>
      <w:r w:rsidRPr="00A63E3B">
        <w:rPr>
          <w:b/>
          <w:i/>
        </w:rPr>
        <w:t>Return On Asset (ROA)</w:t>
      </w:r>
      <w:bookmarkEnd w:id="229"/>
      <w:bookmarkEnd w:id="230"/>
      <w:bookmarkEnd w:id="231"/>
      <w:bookmarkEnd w:id="232"/>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w:t>
      </w:r>
      <w:r w:rsidRPr="00231A9E">
        <w:rPr>
          <w:sz w:val="24"/>
          <w:szCs w:val="24"/>
        </w:rPr>
        <w:lastRenderedPageBreak/>
        <w:t>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33" w:name="_Toc135749010"/>
      <w:bookmarkStart w:id="234" w:name="_Toc135749574"/>
      <w:bookmarkStart w:id="235" w:name="_Toc135749660"/>
      <w:bookmarkStart w:id="236" w:name="_Toc139703343"/>
      <w:r w:rsidRPr="00A63E3B">
        <w:rPr>
          <w:b/>
        </w:rPr>
        <w:t>2.7.2</w:t>
      </w:r>
      <w:r w:rsidRPr="00A63E3B">
        <w:rPr>
          <w:b/>
        </w:rPr>
        <w:tab/>
        <w:t xml:space="preserve">Perhitungan </w:t>
      </w:r>
      <w:r w:rsidRPr="00A63E3B">
        <w:rPr>
          <w:b/>
          <w:i/>
        </w:rPr>
        <w:t>Return On Asset (ROA)</w:t>
      </w:r>
      <w:bookmarkEnd w:id="233"/>
      <w:bookmarkEnd w:id="234"/>
      <w:bookmarkEnd w:id="235"/>
      <w:bookmarkEnd w:id="236"/>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7E48A5" w:rsidRPr="004947B0" w:rsidRDefault="007E48A5"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8E5B8F" w:rsidRPr="004947B0" w:rsidRDefault="008E5B8F"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7E48A5" w:rsidRPr="004947B0" w:rsidRDefault="007E48A5"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8E5B8F" w:rsidRPr="004947B0" w:rsidRDefault="008E5B8F"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7E48A5" w:rsidRPr="004947B0" w:rsidRDefault="007E48A5"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8E5B8F" w:rsidRPr="004947B0" w:rsidRDefault="008E5B8F"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7E48A5" w:rsidRPr="004947B0" w:rsidRDefault="007E48A5"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8E5B8F" w:rsidRPr="004947B0" w:rsidRDefault="008E5B8F"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77777777"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37" w:name="_Toc135749011"/>
      <w:bookmarkStart w:id="238" w:name="_Toc135749575"/>
      <w:bookmarkStart w:id="239" w:name="_Toc135749661"/>
      <w:bookmarkStart w:id="240" w:name="_Toc139703344"/>
      <w:r w:rsidRPr="00A63E3B">
        <w:rPr>
          <w:b/>
        </w:rPr>
        <w:t>2.7.3</w:t>
      </w:r>
      <w:r w:rsidRPr="00A63E3B">
        <w:rPr>
          <w:b/>
        </w:rPr>
        <w:tab/>
        <w:t xml:space="preserve">Keunggulan </w:t>
      </w:r>
      <w:r w:rsidRPr="00A63E3B">
        <w:rPr>
          <w:b/>
          <w:i/>
        </w:rPr>
        <w:t>Return On Asset (ROA)</w:t>
      </w:r>
      <w:bookmarkEnd w:id="237"/>
      <w:bookmarkEnd w:id="238"/>
      <w:bookmarkEnd w:id="239"/>
      <w:bookmarkEnd w:id="240"/>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digunakan untuk mengukur efisiensi pada level divisi dan produk</w:t>
      </w:r>
      <w:r w:rsidR="00AB4740">
        <w:rPr>
          <w:sz w:val="24"/>
          <w:szCs w:val="24"/>
          <w:lang w:val="id-ID"/>
        </w:rPr>
        <w:t>.</w:t>
      </w:r>
    </w:p>
    <w:p w14:paraId="6298D88C"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41" w:name="_Toc135749012"/>
      <w:bookmarkStart w:id="242" w:name="_Toc135749576"/>
      <w:bookmarkStart w:id="243" w:name="_Toc135749662"/>
      <w:bookmarkStart w:id="244" w:name="_Toc139703345"/>
      <w:r w:rsidRPr="00AB4740">
        <w:t>2.8</w:t>
      </w:r>
      <w:r w:rsidRPr="00AB4740">
        <w:tab/>
      </w:r>
      <w:r w:rsidR="00231A9E" w:rsidRPr="00AB4740">
        <w:t>Pengaruh Antar Variabel</w:t>
      </w:r>
      <w:bookmarkEnd w:id="241"/>
      <w:bookmarkEnd w:id="242"/>
      <w:bookmarkEnd w:id="243"/>
      <w:bookmarkEnd w:id="244"/>
      <w:r w:rsidR="00231A9E" w:rsidRPr="00AB4740">
        <w:t xml:space="preserve"> </w:t>
      </w:r>
    </w:p>
    <w:p w14:paraId="0A29A444" w14:textId="77777777"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w:t>
      </w:r>
      <w:r w:rsidR="00231A9E" w:rsidRPr="00B57C91">
        <w:rPr>
          <w:sz w:val="24"/>
          <w:szCs w:val="24"/>
        </w:rPr>
        <w:lastRenderedPageBreak/>
        <w:t xml:space="preserve">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7A3A5B8A" w14:textId="77777777"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 xml:space="preserve">Net </w:t>
      </w:r>
      <w:r w:rsidRPr="00231A9E">
        <w:rPr>
          <w:i/>
          <w:sz w:val="24"/>
          <w:szCs w:val="24"/>
        </w:rPr>
        <w:lastRenderedPageBreak/>
        <w:t>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45" w:name="_Toc135749013"/>
      <w:bookmarkStart w:id="246" w:name="_Toc135749577"/>
      <w:bookmarkStart w:id="247" w:name="_Toc135749663"/>
      <w:bookmarkStart w:id="248" w:name="_Toc139703346"/>
      <w:r w:rsidRPr="00AB4740">
        <w:t>2.9</w:t>
      </w:r>
      <w:r w:rsidRPr="00AB4740">
        <w:tab/>
        <w:t>Kerangka Pemikiran dan Paradigma</w:t>
      </w:r>
      <w:bookmarkEnd w:id="245"/>
      <w:bookmarkEnd w:id="246"/>
      <w:bookmarkEnd w:id="247"/>
      <w:bookmarkEnd w:id="248"/>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w:t>
      </w:r>
      <w:r w:rsidRPr="00231A9E">
        <w:rPr>
          <w:sz w:val="24"/>
          <w:szCs w:val="24"/>
        </w:rPr>
        <w:lastRenderedPageBreak/>
        <w:t>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lastRenderedPageBreak/>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7E890B44">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5D351B"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1F6649C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0903EA52" w14:textId="77777777" w:rsidR="007E48A5" w:rsidRPr="00792CF0" w:rsidRDefault="007E48A5"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14:paraId="0903EA52" w14:textId="77777777" w:rsidR="008E5B8F" w:rsidRPr="00792CF0" w:rsidRDefault="008E5B8F"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486CADE6">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7E48A5" w:rsidRPr="00792CF0" w:rsidRDefault="007E48A5"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14:paraId="349F3B9F" w14:textId="77777777" w:rsidR="008E5B8F" w:rsidRPr="00792CF0" w:rsidRDefault="008E5B8F"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2E030EF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7E48A5" w:rsidRPr="00792CF0" w:rsidRDefault="007E48A5"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14:paraId="4AAB34CB" w14:textId="77777777" w:rsidR="008E5B8F" w:rsidRPr="00792CF0" w:rsidRDefault="008E5B8F"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5E41D321">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27DD54"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1E88462E">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3919E375" w14:textId="77777777" w:rsidR="007E48A5" w:rsidRPr="00792CF0" w:rsidRDefault="007E48A5"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14:paraId="3919E375" w14:textId="77777777" w:rsidR="008E5B8F" w:rsidRPr="00792CF0" w:rsidRDefault="008E5B8F" w:rsidP="00231A9E">
                      <w:pPr>
                        <w:rPr>
                          <w:sz w:val="24"/>
                        </w:rPr>
                      </w:pPr>
                      <w:r w:rsidRPr="00792CF0">
                        <w:rPr>
                          <w:sz w:val="24"/>
                        </w:rPr>
                        <w:t>LDR =</w:t>
                      </w:r>
                    </w:p>
                  </w:txbxContent>
                </v:textbox>
              </v:shape>
            </w:pict>
          </mc:Fallback>
        </mc:AlternateContent>
      </w:r>
    </w:p>
    <w:p w14:paraId="55CB0392" w14:textId="77777777" w:rsidR="002B33EE" w:rsidRDefault="002B33EE" w:rsidP="00231A9E">
      <w:pPr>
        <w:spacing w:line="480" w:lineRule="auto"/>
        <w:ind w:left="720" w:firstLine="720"/>
        <w:jc w:val="both"/>
        <w:rPr>
          <w:sz w:val="24"/>
          <w:szCs w:val="24"/>
          <w:lang w:val="id-ID"/>
        </w:rPr>
      </w:pPr>
    </w:p>
    <w:p w14:paraId="6854D1C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7E48A5" w:rsidRPr="00713272" w:rsidRDefault="007E48A5"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8E5B8F" w:rsidRPr="00713272" w:rsidRDefault="008E5B8F"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7E48A5" w:rsidRPr="00222234" w:rsidRDefault="007E48A5" w:rsidP="00231A9E">
                            <w:pPr>
                              <w:rPr>
                                <w:sz w:val="24"/>
                              </w:rPr>
                            </w:pPr>
                            <w:r w:rsidRPr="00222234">
                              <w:rPr>
                                <w:sz w:val="24"/>
                              </w:rPr>
                              <w:t>Pendapatan Bunga Bersih</w:t>
                            </w:r>
                          </w:p>
                          <w:p w14:paraId="16338845" w14:textId="77777777" w:rsidR="007E48A5" w:rsidRDefault="007E48A5"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8E5B8F" w:rsidRPr="00222234" w:rsidRDefault="008E5B8F" w:rsidP="00231A9E">
                      <w:pPr>
                        <w:rPr>
                          <w:sz w:val="24"/>
                        </w:rPr>
                      </w:pPr>
                      <w:r w:rsidRPr="00222234">
                        <w:rPr>
                          <w:sz w:val="24"/>
                        </w:rPr>
                        <w:t>Pendapatan Bunga Bersih</w:t>
                      </w:r>
                    </w:p>
                    <w:p w14:paraId="16338845"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7E48A5" w:rsidRPr="00741015" w:rsidRDefault="007E48A5" w:rsidP="00231A9E">
                            <w:pPr>
                              <w:rPr>
                                <w:sz w:val="26"/>
                                <w:szCs w:val="26"/>
                              </w:rPr>
                            </w:pPr>
                            <w:r w:rsidRPr="00741015">
                              <w:rPr>
                                <w:sz w:val="26"/>
                                <w:szCs w:val="26"/>
                              </w:rPr>
                              <w:t>NIM</w:t>
                            </w:r>
                            <w:r>
                              <w:rPr>
                                <w:sz w:val="26"/>
                                <w:szCs w:val="26"/>
                              </w:rPr>
                              <w:t xml:space="preserve"> =</w:t>
                            </w:r>
                          </w:p>
                          <w:p w14:paraId="13195D51" w14:textId="77777777" w:rsidR="007E48A5" w:rsidRDefault="007E48A5"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8E5B8F" w:rsidRPr="00741015" w:rsidRDefault="008E5B8F" w:rsidP="00231A9E">
                      <w:pPr>
                        <w:rPr>
                          <w:sz w:val="26"/>
                          <w:szCs w:val="26"/>
                        </w:rPr>
                      </w:pPr>
                      <w:r w:rsidRPr="00741015">
                        <w:rPr>
                          <w:sz w:val="26"/>
                          <w:szCs w:val="26"/>
                        </w:rPr>
                        <w:t>NIM</w:t>
                      </w:r>
                      <w:r>
                        <w:rPr>
                          <w:sz w:val="26"/>
                          <w:szCs w:val="26"/>
                        </w:rPr>
                        <w:t xml:space="preserve"> =</w:t>
                      </w:r>
                    </w:p>
                    <w:p w14:paraId="13195D51"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7E48A5" w:rsidRPr="00713272" w:rsidRDefault="007E48A5"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8E5B8F" w:rsidRPr="00713272" w:rsidRDefault="008E5B8F"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7E48A5" w:rsidRPr="00222234" w:rsidRDefault="007E48A5"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8E5B8F" w:rsidRPr="00222234" w:rsidRDefault="008E5B8F"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7E48A5" w:rsidRPr="00222234" w:rsidRDefault="007E48A5"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8E5B8F" w:rsidRPr="00222234" w:rsidRDefault="008E5B8F"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7E48A5" w:rsidRPr="00222234" w:rsidRDefault="007E48A5"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8E5B8F" w:rsidRPr="00222234" w:rsidRDefault="008E5B8F"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7E48A5" w:rsidRPr="004947B0" w:rsidRDefault="007E48A5"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8E5B8F" w:rsidRPr="004947B0" w:rsidRDefault="008E5B8F"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49"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49"/>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50" w:name="_Toc139464032"/>
      <w:bookmarkStart w:id="251" w:name="_Toc135749014"/>
      <w:bookmarkStart w:id="252" w:name="_Toc135749578"/>
      <w:bookmarkStart w:id="253"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50"/>
    </w:p>
    <w:p w14:paraId="6FC7E5B6" w14:textId="77777777" w:rsidR="00231A9E" w:rsidRPr="00AB4740" w:rsidRDefault="00231A9E" w:rsidP="0098373D">
      <w:pPr>
        <w:pStyle w:val="Heading2"/>
      </w:pPr>
      <w:bookmarkStart w:id="254" w:name="_Toc139703347"/>
      <w:r w:rsidRPr="00AB4740">
        <w:t>2.10</w:t>
      </w:r>
      <w:r w:rsidRPr="00AB4740">
        <w:tab/>
        <w:t>Hipotesis</w:t>
      </w:r>
      <w:bookmarkEnd w:id="251"/>
      <w:bookmarkEnd w:id="252"/>
      <w:bookmarkEnd w:id="253"/>
      <w:bookmarkEnd w:id="254"/>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77777777"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r w:rsidRPr="00231A9E">
        <w:rPr>
          <w:i/>
          <w:sz w:val="24"/>
          <w:szCs w:val="24"/>
        </w:rPr>
        <w:t>Loan to Deposit Ratio (LDR)</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5B761F2F" w14:textId="77777777"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5D972A76" w14:textId="77777777" w:rsidR="00231A9E" w:rsidRPr="000507D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3: </w:t>
      </w:r>
      <w:r w:rsidRPr="00231A9E">
        <w:rPr>
          <w:i/>
          <w:sz w:val="24"/>
          <w:szCs w:val="24"/>
        </w:rPr>
        <w:t xml:space="preserve">Loan to Deposit Ratio (LDR) </w:t>
      </w:r>
      <w:r w:rsidRPr="00231A9E">
        <w:rPr>
          <w:sz w:val="24"/>
          <w:szCs w:val="24"/>
        </w:rPr>
        <w:t xml:space="preserve">dan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0B44C949" w14:textId="77777777" w:rsidR="002C2639" w:rsidRDefault="002C2639" w:rsidP="000507DE">
      <w:pPr>
        <w:spacing w:line="480" w:lineRule="auto"/>
        <w:jc w:val="center"/>
        <w:rPr>
          <w:sz w:val="24"/>
          <w:szCs w:val="24"/>
          <w:lang w:val="id-ID"/>
        </w:rPr>
      </w:pPr>
    </w:p>
    <w:p w14:paraId="68EAB5E1" w14:textId="77777777" w:rsidR="002C2639" w:rsidRDefault="002C2639" w:rsidP="000507DE">
      <w:pPr>
        <w:spacing w:line="480" w:lineRule="auto"/>
        <w:jc w:val="center"/>
        <w:rPr>
          <w:sz w:val="24"/>
          <w:szCs w:val="24"/>
          <w:lang w:val="id-ID"/>
        </w:rPr>
      </w:pPr>
    </w:p>
    <w:p w14:paraId="0F507A11" w14:textId="77777777" w:rsidR="002C2639" w:rsidRDefault="002C2639" w:rsidP="000507DE">
      <w:pPr>
        <w:spacing w:line="480" w:lineRule="auto"/>
        <w:jc w:val="center"/>
        <w:rPr>
          <w:sz w:val="24"/>
          <w:szCs w:val="24"/>
          <w:lang w:val="id-ID"/>
        </w:rPr>
      </w:pPr>
    </w:p>
    <w:p w14:paraId="1D67A549" w14:textId="77777777" w:rsidR="002C2639" w:rsidRDefault="002C2639" w:rsidP="000507DE">
      <w:pPr>
        <w:spacing w:line="480" w:lineRule="auto"/>
        <w:jc w:val="center"/>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255" w:name="_Toc135749015"/>
      <w:bookmarkStart w:id="256" w:name="_Toc135749579"/>
      <w:bookmarkStart w:id="257" w:name="_Toc135749665"/>
      <w:bookmarkStart w:id="258" w:name="_Toc139703348"/>
      <w:r w:rsidRPr="0098373D">
        <w:lastRenderedPageBreak/>
        <w:t>BAB III</w:t>
      </w:r>
      <w:bookmarkEnd w:id="255"/>
      <w:bookmarkEnd w:id="256"/>
      <w:bookmarkEnd w:id="257"/>
      <w:bookmarkEnd w:id="258"/>
    </w:p>
    <w:p w14:paraId="13BCA0FD" w14:textId="77777777" w:rsidR="000507DE" w:rsidRPr="0098373D" w:rsidRDefault="000507DE" w:rsidP="00C15982">
      <w:pPr>
        <w:pStyle w:val="Heading1"/>
      </w:pPr>
      <w:bookmarkStart w:id="259" w:name="_Toc135749016"/>
      <w:bookmarkStart w:id="260" w:name="_Toc135749580"/>
      <w:bookmarkStart w:id="261" w:name="_Toc135749666"/>
      <w:bookmarkStart w:id="262" w:name="_Toc139703349"/>
      <w:r w:rsidRPr="0098373D">
        <w:t>OBJEK DAN METODE PENELITIAN</w:t>
      </w:r>
      <w:bookmarkEnd w:id="259"/>
      <w:bookmarkEnd w:id="260"/>
      <w:bookmarkEnd w:id="261"/>
      <w:bookmarkEnd w:id="262"/>
    </w:p>
    <w:p w14:paraId="4678D3B7" w14:textId="77777777" w:rsidR="000507DE" w:rsidRPr="000507DE" w:rsidRDefault="000507DE" w:rsidP="000507DE">
      <w:pPr>
        <w:spacing w:line="480" w:lineRule="auto"/>
        <w:rPr>
          <w:sz w:val="24"/>
          <w:szCs w:val="24"/>
        </w:rPr>
      </w:pPr>
    </w:p>
    <w:p w14:paraId="245EEA19" w14:textId="77777777" w:rsidR="000507DE" w:rsidRPr="0098373D" w:rsidRDefault="000507DE" w:rsidP="0098373D">
      <w:pPr>
        <w:pStyle w:val="Heading2"/>
      </w:pPr>
      <w:bookmarkStart w:id="263" w:name="_Toc135749017"/>
      <w:bookmarkStart w:id="264" w:name="_Toc135749581"/>
      <w:bookmarkStart w:id="265" w:name="_Toc135749667"/>
      <w:bookmarkStart w:id="266" w:name="_Toc139703350"/>
      <w:r w:rsidRPr="0098373D">
        <w:t>3.1</w:t>
      </w:r>
      <w:r w:rsidRPr="0098373D">
        <w:tab/>
        <w:t>Objek Penelitian</w:t>
      </w:r>
      <w:bookmarkEnd w:id="263"/>
      <w:bookmarkEnd w:id="264"/>
      <w:bookmarkEnd w:id="265"/>
      <w:bookmarkEnd w:id="266"/>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267" w:name="_Toc135749018"/>
      <w:bookmarkStart w:id="268" w:name="_Toc135749582"/>
      <w:bookmarkStart w:id="269" w:name="_Toc135749668"/>
      <w:bookmarkStart w:id="270" w:name="_Toc139703351"/>
      <w:r w:rsidRPr="0098373D">
        <w:t>3.2</w:t>
      </w:r>
      <w:r w:rsidRPr="0098373D">
        <w:tab/>
        <w:t>Metode Penelitian</w:t>
      </w:r>
      <w:bookmarkEnd w:id="267"/>
      <w:bookmarkEnd w:id="268"/>
      <w:bookmarkEnd w:id="269"/>
      <w:bookmarkEnd w:id="270"/>
      <w:r w:rsidRPr="0098373D">
        <w:t xml:space="preserve"> </w:t>
      </w:r>
    </w:p>
    <w:p w14:paraId="51088E9C" w14:textId="77777777" w:rsidR="000507DE" w:rsidRPr="00A63E3B" w:rsidRDefault="000507DE" w:rsidP="00A63E3B">
      <w:pPr>
        <w:pStyle w:val="Heading3"/>
        <w:rPr>
          <w:b/>
        </w:rPr>
      </w:pPr>
      <w:bookmarkStart w:id="271" w:name="_Toc135749019"/>
      <w:bookmarkStart w:id="272" w:name="_Toc135749583"/>
      <w:bookmarkStart w:id="273" w:name="_Toc135749669"/>
      <w:bookmarkStart w:id="274" w:name="_Toc139703352"/>
      <w:r w:rsidRPr="00A63E3B">
        <w:rPr>
          <w:b/>
        </w:rPr>
        <w:t>3.2.1</w:t>
      </w:r>
      <w:r w:rsidRPr="00A63E3B">
        <w:rPr>
          <w:b/>
        </w:rPr>
        <w:tab/>
        <w:t>Desain Penelitian</w:t>
      </w:r>
      <w:bookmarkEnd w:id="271"/>
      <w:bookmarkEnd w:id="272"/>
      <w:bookmarkEnd w:id="273"/>
      <w:bookmarkEnd w:id="274"/>
      <w:r w:rsidRPr="00A63E3B">
        <w:rPr>
          <w:b/>
        </w:rPr>
        <w:t xml:space="preserve"> </w:t>
      </w:r>
    </w:p>
    <w:p w14:paraId="5053E770" w14:textId="77777777"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3DE29BB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275" w:name="_Toc135749020"/>
      <w:bookmarkStart w:id="276" w:name="_Toc135749584"/>
      <w:bookmarkStart w:id="277" w:name="_Toc135749670"/>
      <w:bookmarkStart w:id="278" w:name="_Toc139703353"/>
      <w:r w:rsidRPr="00A63E3B">
        <w:rPr>
          <w:b/>
        </w:rPr>
        <w:t>3.2.2</w:t>
      </w:r>
      <w:r w:rsidRPr="00A63E3B">
        <w:rPr>
          <w:b/>
        </w:rPr>
        <w:tab/>
      </w:r>
      <w:r w:rsidR="000507DE" w:rsidRPr="00A63E3B">
        <w:rPr>
          <w:b/>
        </w:rPr>
        <w:t>Unit Analisis</w:t>
      </w:r>
      <w:bookmarkEnd w:id="275"/>
      <w:bookmarkEnd w:id="276"/>
      <w:bookmarkEnd w:id="277"/>
      <w:bookmarkEnd w:id="278"/>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279" w:name="_Toc135749021"/>
      <w:bookmarkStart w:id="280" w:name="_Toc135749585"/>
      <w:bookmarkStart w:id="281" w:name="_Toc135749671"/>
      <w:bookmarkStart w:id="282" w:name="_Toc139703354"/>
      <w:r w:rsidRPr="00A63E3B">
        <w:rPr>
          <w:b/>
        </w:rPr>
        <w:t>3.2.3</w:t>
      </w:r>
      <w:r w:rsidRPr="00A63E3B">
        <w:rPr>
          <w:b/>
        </w:rPr>
        <w:tab/>
        <w:t>Data dan Sumber Data</w:t>
      </w:r>
      <w:bookmarkEnd w:id="279"/>
      <w:bookmarkEnd w:id="280"/>
      <w:bookmarkEnd w:id="281"/>
      <w:bookmarkEnd w:id="282"/>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283" w:name="_Toc135749022"/>
      <w:bookmarkStart w:id="284" w:name="_Toc135749586"/>
      <w:bookmarkStart w:id="285" w:name="_Toc135749672"/>
      <w:bookmarkStart w:id="286" w:name="_Toc139703355"/>
      <w:r w:rsidRPr="00A63E3B">
        <w:rPr>
          <w:b/>
        </w:rPr>
        <w:lastRenderedPageBreak/>
        <w:t>3.2.4</w:t>
      </w:r>
      <w:r w:rsidRPr="00A63E3B">
        <w:rPr>
          <w:b/>
        </w:rPr>
        <w:tab/>
        <w:t>Populasi dan Sampel</w:t>
      </w:r>
      <w:bookmarkEnd w:id="283"/>
      <w:bookmarkEnd w:id="284"/>
      <w:bookmarkEnd w:id="285"/>
      <w:bookmarkEnd w:id="286"/>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35479A86"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287"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7E48A5">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87"/>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BB22AC">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BB22AC">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lastRenderedPageBreak/>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1281AFF1" w14:textId="77777777" w:rsidTr="00BB22AC">
        <w:tc>
          <w:tcPr>
            <w:tcW w:w="959" w:type="dxa"/>
            <w:shd w:val="clear" w:color="auto" w:fill="auto"/>
          </w:tcPr>
          <w:p w14:paraId="677B063E" w14:textId="498010C6" w:rsidR="000507DE" w:rsidRPr="000507DE" w:rsidRDefault="00053A2D" w:rsidP="000507DE">
            <w:pPr>
              <w:spacing w:line="480" w:lineRule="auto"/>
              <w:jc w:val="center"/>
              <w:rPr>
                <w:sz w:val="24"/>
                <w:szCs w:val="24"/>
                <w:lang w:val="id-ID"/>
              </w:rPr>
            </w:pPr>
            <w:r>
              <w:rPr>
                <w:sz w:val="24"/>
                <w:szCs w:val="24"/>
                <w:lang w:val="id-ID"/>
              </w:rPr>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288" w:name="_Toc135749023"/>
      <w:bookmarkStart w:id="289" w:name="_Toc135749587"/>
      <w:bookmarkStart w:id="290" w:name="_Toc135749673"/>
      <w:bookmarkStart w:id="291" w:name="_Toc139703356"/>
      <w:r w:rsidRPr="00A63E3B">
        <w:rPr>
          <w:b/>
        </w:rPr>
        <w:t>3.2.5</w:t>
      </w:r>
      <w:r w:rsidRPr="00A63E3B">
        <w:rPr>
          <w:b/>
        </w:rPr>
        <w:tab/>
        <w:t>Operasional Variabel</w:t>
      </w:r>
      <w:bookmarkEnd w:id="288"/>
      <w:bookmarkEnd w:id="289"/>
      <w:bookmarkEnd w:id="290"/>
      <w:bookmarkEnd w:id="291"/>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w:t>
      </w:r>
      <w:r w:rsidRPr="000507DE">
        <w:rPr>
          <w:sz w:val="24"/>
          <w:szCs w:val="24"/>
        </w:rPr>
        <w:lastRenderedPageBreak/>
        <w:t xml:space="preserve">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292"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92"/>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7DC63AA" w14:textId="77777777" w:rsidTr="00F70C7D">
        <w:trPr>
          <w:trHeight w:val="444"/>
          <w:tblHeader/>
        </w:trPr>
        <w:tc>
          <w:tcPr>
            <w:tcW w:w="570" w:type="dxa"/>
            <w:shd w:val="clear" w:color="auto" w:fill="auto"/>
            <w:vAlign w:val="center"/>
          </w:tcPr>
          <w:p w14:paraId="52E365B7"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78C1F452"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43C6DBA2"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E4BAC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7DE57D5"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BB22AC">
        <w:tc>
          <w:tcPr>
            <w:tcW w:w="570" w:type="dxa"/>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366391DC">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7E48A5" w:rsidRPr="0075333B" w:rsidRDefault="007E48A5"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14:paraId="19167704"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BB22AC">
        <w:tc>
          <w:tcPr>
            <w:tcW w:w="570" w:type="dxa"/>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w:t>
            </w:r>
            <w:r w:rsidR="00AC0FDB" w:rsidRPr="00231A9E">
              <w:rPr>
                <w:sz w:val="24"/>
                <w:szCs w:val="24"/>
              </w:rPr>
              <w:lastRenderedPageBreak/>
              <w:t>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49E2EE8D">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7E48A5" w:rsidRPr="0075333B" w:rsidRDefault="007E48A5"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14:paraId="7AD6DB1A"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77777777"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Sumber : SE BI No. 13/24/DPNP Tahun 2011</w:t>
            </w:r>
          </w:p>
          <w:p w14:paraId="68980F31" w14:textId="77777777" w:rsidR="00796818" w:rsidRPr="000507DE" w:rsidRDefault="00796818" w:rsidP="000507DE">
            <w:pPr>
              <w:spacing w:line="480" w:lineRule="auto"/>
              <w:rPr>
                <w:sz w:val="24"/>
                <w:szCs w:val="24"/>
                <w:lang w:val="id-ID"/>
              </w:rPr>
            </w:pPr>
          </w:p>
        </w:tc>
        <w:tc>
          <w:tcPr>
            <w:tcW w:w="813" w:type="dxa"/>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6F49396C" w14:textId="77777777" w:rsidTr="00BB22AC">
        <w:tc>
          <w:tcPr>
            <w:tcW w:w="570" w:type="dxa"/>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4394" w:type="dxa"/>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717632" behindDoc="0" locked="0" layoutInCell="1" allowOverlap="1" wp14:anchorId="10D32969" wp14:editId="0FE85A3E">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7E48A5" w:rsidRPr="0075333B" w:rsidRDefault="007E48A5"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14:paraId="69A4F641"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BE095D" w:rsidRDefault="00BE095D" w:rsidP="00A63E3B">
      <w:pPr>
        <w:pStyle w:val="Heading3"/>
      </w:pPr>
      <w:bookmarkStart w:id="293" w:name="_Toc135749024"/>
      <w:bookmarkStart w:id="294" w:name="_Toc135749588"/>
      <w:bookmarkStart w:id="295" w:name="_Toc135749674"/>
      <w:bookmarkStart w:id="296" w:name="_Toc139703357"/>
      <w:r w:rsidRPr="00BE095D">
        <w:t>Sumber : Data diolah, 2023</w:t>
      </w:r>
    </w:p>
    <w:p w14:paraId="672CCA23" w14:textId="77777777" w:rsidR="000507DE" w:rsidRPr="00A63E3B" w:rsidRDefault="000507DE" w:rsidP="00A63E3B">
      <w:pPr>
        <w:pStyle w:val="Heading3"/>
        <w:rPr>
          <w:b/>
        </w:rPr>
      </w:pPr>
      <w:r w:rsidRPr="00A63E3B">
        <w:rPr>
          <w:b/>
        </w:rPr>
        <w:lastRenderedPageBreak/>
        <w:t>3.2.6</w:t>
      </w:r>
      <w:r w:rsidRPr="00A63E3B">
        <w:rPr>
          <w:b/>
        </w:rPr>
        <w:tab/>
        <w:t>Metode Analisis Data</w:t>
      </w:r>
      <w:bookmarkEnd w:id="293"/>
      <w:bookmarkEnd w:id="294"/>
      <w:bookmarkEnd w:id="295"/>
      <w:bookmarkEnd w:id="296"/>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297" w:name="_Toc135749675"/>
      <w:r w:rsidRPr="00731713">
        <w:t>3.2.6.1</w:t>
      </w:r>
      <w:r w:rsidRPr="00731713">
        <w:tab/>
        <w:t>Analisis Deskriptif</w:t>
      </w:r>
      <w:bookmarkEnd w:id="297"/>
    </w:p>
    <w:p w14:paraId="1B5C939F"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w:t>
      </w:r>
      <w:r w:rsidRPr="000507DE">
        <w:rPr>
          <w:i/>
          <w:sz w:val="24"/>
          <w:szCs w:val="24"/>
        </w:rPr>
        <w:lastRenderedPageBreak/>
        <w:t xml:space="preserve">(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298" w:name="_Toc135749676"/>
      <w:r w:rsidRPr="00731713">
        <w:t>3.2.6.2</w:t>
      </w:r>
      <w:r w:rsidRPr="00731713">
        <w:tab/>
        <w:t>Analisis Asosiatif</w:t>
      </w:r>
      <w:bookmarkEnd w:id="298"/>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299" w:name="_Toc135749025"/>
      <w:bookmarkStart w:id="300" w:name="_Toc135749589"/>
      <w:bookmarkStart w:id="301" w:name="_Toc135749677"/>
      <w:bookmarkStart w:id="302" w:name="_Toc139703358"/>
      <w:r w:rsidRPr="00A63E3B">
        <w:rPr>
          <w:b/>
        </w:rPr>
        <w:t>3.2.7</w:t>
      </w:r>
      <w:r w:rsidRPr="00A63E3B">
        <w:rPr>
          <w:b/>
        </w:rPr>
        <w:tab/>
        <w:t>Analisi</w:t>
      </w:r>
      <w:r w:rsidR="00AE29DD">
        <w:rPr>
          <w:b/>
        </w:rPr>
        <w:t>s</w:t>
      </w:r>
      <w:r w:rsidRPr="00A63E3B">
        <w:rPr>
          <w:b/>
        </w:rPr>
        <w:t xml:space="preserve"> Regresi</w:t>
      </w:r>
      <w:bookmarkEnd w:id="299"/>
      <w:bookmarkEnd w:id="300"/>
      <w:bookmarkEnd w:id="301"/>
      <w:bookmarkEnd w:id="302"/>
    </w:p>
    <w:p w14:paraId="4595DBD3" w14:textId="77777777" w:rsidR="000507DE" w:rsidRPr="0053486F" w:rsidRDefault="000507DE" w:rsidP="00A63E3B">
      <w:pPr>
        <w:pStyle w:val="Heading4"/>
        <w:ind w:left="0"/>
      </w:pPr>
      <w:bookmarkStart w:id="303" w:name="_Toc135749678"/>
      <w:r w:rsidRPr="0053486F">
        <w:t>3.2.7.1</w:t>
      </w:r>
      <w:r w:rsidRPr="0053486F">
        <w:tab/>
        <w:t>Regresi Data Panel</w:t>
      </w:r>
      <w:bookmarkEnd w:id="303"/>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 xml:space="preserve">Common Effect Model (CEM) adalah model regresi data panel yang menggabungkan data time series dan cross section dengan </w:t>
      </w:r>
      <w:r w:rsidRPr="000507DE">
        <w:rPr>
          <w:sz w:val="24"/>
          <w:szCs w:val="24"/>
        </w:rPr>
        <w:lastRenderedPageBreak/>
        <w:t>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lastRenderedPageBreak/>
        <w:t xml:space="preserve">t = time series </w:t>
      </w:r>
    </w:p>
    <w:p w14:paraId="6AA45408" w14:textId="77777777" w:rsidR="000507DE" w:rsidRPr="00FF0789" w:rsidRDefault="000507DE" w:rsidP="00FF0789">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04" w:name="_Toc135749679"/>
      <w:r w:rsidRPr="00731713">
        <w:t>3.2.7.2 Pemilihan Model</w:t>
      </w:r>
      <w:bookmarkEnd w:id="304"/>
      <w:r w:rsidRPr="00731713">
        <w:t xml:space="preserve"> </w:t>
      </w:r>
    </w:p>
    <w:p w14:paraId="277E7BDB" w14:textId="77777777" w:rsid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06BD6E68" w14:textId="77777777" w:rsidR="00CB35F7" w:rsidRPr="000507DE" w:rsidRDefault="00CB35F7" w:rsidP="000507DE">
      <w:pPr>
        <w:spacing w:line="480" w:lineRule="auto"/>
        <w:ind w:firstLine="720"/>
        <w:jc w:val="both"/>
        <w:rPr>
          <w:sz w:val="24"/>
          <w:szCs w:val="24"/>
          <w:lang w:val="id-ID"/>
        </w:rPr>
      </w:pPr>
    </w:p>
    <w:p w14:paraId="3A624A70"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Chow</w:t>
      </w:r>
    </w:p>
    <w:p w14:paraId="67CE884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CB35F7">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w:t>
      </w:r>
      <w:r w:rsidRPr="000507DE">
        <w:rPr>
          <w:sz w:val="24"/>
          <w:szCs w:val="24"/>
        </w:rPr>
        <w:lastRenderedPageBreak/>
        <w:t xml:space="preserve">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w:t>
      </w:r>
      <w:r w:rsidRPr="000507DE">
        <w:rPr>
          <w:sz w:val="24"/>
          <w:szCs w:val="24"/>
        </w:rPr>
        <w:lastRenderedPageBreak/>
        <w:t xml:space="preserve">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05" w:name="_Toc135749680"/>
      <w:r w:rsidRPr="005D2DA4">
        <w:t xml:space="preserve">3.2.7.3  </w:t>
      </w:r>
      <w:r w:rsidR="000507DE" w:rsidRPr="005D2DA4">
        <w:t>Koefisien Determinasi (R</w:t>
      </w:r>
      <w:r>
        <w:rPr>
          <w:vertAlign w:val="superscript"/>
        </w:rPr>
        <w:t>2</w:t>
      </w:r>
      <w:r w:rsidR="000507DE" w:rsidRPr="005D2DA4">
        <w:t>)</w:t>
      </w:r>
      <w:bookmarkEnd w:id="305"/>
    </w:p>
    <w:p w14:paraId="3BCDAD72" w14:textId="77777777" w:rsidR="000507DE"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0EA57DE7" w14:textId="77777777" w:rsidR="00F20710" w:rsidRPr="00F20710" w:rsidRDefault="00F20710" w:rsidP="006135B1">
      <w:pPr>
        <w:spacing w:line="480" w:lineRule="auto"/>
        <w:ind w:firstLine="851"/>
        <w:jc w:val="both"/>
        <w:rPr>
          <w:sz w:val="24"/>
          <w:szCs w:val="24"/>
          <w:lang w:val="id-ID"/>
        </w:rPr>
      </w:pPr>
    </w:p>
    <w:p w14:paraId="5C83CD32" w14:textId="77777777" w:rsidR="000507DE" w:rsidRPr="0053486F" w:rsidRDefault="00714649" w:rsidP="006135B1">
      <w:pPr>
        <w:pStyle w:val="Heading4"/>
        <w:ind w:left="0"/>
      </w:pPr>
      <w:bookmarkStart w:id="306" w:name="_Toc135749681"/>
      <w:r w:rsidRPr="0053486F">
        <w:lastRenderedPageBreak/>
        <w:t xml:space="preserve">3.2.7.4  </w:t>
      </w:r>
      <w:r w:rsidR="000507DE" w:rsidRPr="0053486F">
        <w:t>Uji Hipotesis</w:t>
      </w:r>
      <w:bookmarkEnd w:id="306"/>
      <w:r w:rsidR="000507DE" w:rsidRPr="0053486F">
        <w:t xml:space="preserve"> </w:t>
      </w:r>
    </w:p>
    <w:p w14:paraId="4763EEC0" w14:textId="77777777"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7DDBBAFD" w14:textId="77777777" w:rsidR="00F20710" w:rsidRPr="000507DE" w:rsidRDefault="00F20710" w:rsidP="006135B1">
      <w:pPr>
        <w:pStyle w:val="ListParagraph"/>
        <w:widowControl/>
        <w:autoSpaceDE/>
        <w:autoSpaceDN/>
        <w:spacing w:after="200" w:line="480" w:lineRule="auto"/>
        <w:ind w:left="851" w:firstLine="0"/>
        <w:rPr>
          <w:sz w:val="24"/>
          <w:szCs w:val="24"/>
          <w:lang w:val="id-ID"/>
        </w:rPr>
      </w:pPr>
    </w:p>
    <w:p w14:paraId="5E9DF2C5" w14:textId="77777777"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lastRenderedPageBreak/>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629AFEB9" w14:textId="77777777" w:rsidR="00692BB1" w:rsidRDefault="00692BB1" w:rsidP="00692BB1">
      <w:r>
        <w:br w:type="page"/>
      </w:r>
    </w:p>
    <w:p w14:paraId="6F2AE1E3" w14:textId="77777777" w:rsidR="001E0A32" w:rsidRDefault="001E0A32" w:rsidP="00C15982">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307" w:name="_Toc135749026"/>
      <w:bookmarkStart w:id="308" w:name="_Toc135749590"/>
      <w:bookmarkStart w:id="309" w:name="_Toc135749682"/>
    </w:p>
    <w:p w14:paraId="5B28A3C5" w14:textId="77777777" w:rsidR="007D3AE2" w:rsidRDefault="003D1053" w:rsidP="00C15982">
      <w:pPr>
        <w:pStyle w:val="Heading1"/>
      </w:pPr>
      <w:bookmarkStart w:id="310" w:name="_Toc139703359"/>
      <w:r w:rsidRPr="000F5C08">
        <w:lastRenderedPageBreak/>
        <w:t>DAFTAR PUSTAKA</w:t>
      </w:r>
      <w:bookmarkEnd w:id="307"/>
      <w:bookmarkEnd w:id="308"/>
      <w:bookmarkEnd w:id="309"/>
      <w:bookmarkEnd w:id="310"/>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89AE4F" w14:textId="77777777" w:rsidR="0096512C" w:rsidRDefault="0096512C">
      <w:r>
        <w:separator/>
      </w:r>
    </w:p>
  </w:endnote>
  <w:endnote w:type="continuationSeparator" w:id="0">
    <w:p w14:paraId="405AA226" w14:textId="77777777" w:rsidR="0096512C" w:rsidRDefault="009651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7E48A5" w:rsidRDefault="007E48A5">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47877EA8" w14:textId="77777777" w:rsidR="007E48A5" w:rsidRPr="0012037F" w:rsidRDefault="007E48A5"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7E48A5" w:rsidRPr="0012037F" w:rsidRDefault="007E48A5"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14:paraId="40144978" w14:textId="77777777" w:rsidR="007E48A5" w:rsidRDefault="007E48A5">
        <w:pPr>
          <w:pStyle w:val="Footer"/>
          <w:jc w:val="center"/>
        </w:pPr>
        <w:r>
          <w:fldChar w:fldCharType="begin"/>
        </w:r>
        <w:r>
          <w:instrText xml:space="preserve"> PAGE   \* MERGEFORMAT </w:instrText>
        </w:r>
        <w:r>
          <w:fldChar w:fldCharType="separate"/>
        </w:r>
        <w:r>
          <w:rPr>
            <w:noProof/>
          </w:rPr>
          <w:t>59</w:t>
        </w:r>
        <w:r>
          <w:rPr>
            <w:noProof/>
          </w:rPr>
          <w:fldChar w:fldCharType="end"/>
        </w:r>
      </w:p>
    </w:sdtContent>
  </w:sdt>
  <w:p w14:paraId="65535902" w14:textId="77777777" w:rsidR="007E48A5" w:rsidRDefault="007E48A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7E48A5" w:rsidRDefault="007E48A5">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1791CA27" w14:textId="77777777" w:rsidR="007E48A5" w:rsidRPr="0012037F" w:rsidRDefault="007E48A5"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7E48A5" w:rsidRDefault="007E48A5">
    <w:pPr>
      <w:pStyle w:val="Footer"/>
      <w:jc w:val="center"/>
    </w:pPr>
  </w:p>
  <w:p w14:paraId="55A104E0" w14:textId="77777777" w:rsidR="007E48A5" w:rsidRPr="00782178" w:rsidRDefault="007E48A5">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14:paraId="1D535BFE" w14:textId="77777777" w:rsidR="007E48A5" w:rsidRDefault="007E48A5">
        <w:pPr>
          <w:pStyle w:val="Footer"/>
          <w:jc w:val="center"/>
        </w:pPr>
        <w:r>
          <w:fldChar w:fldCharType="begin"/>
        </w:r>
        <w:r>
          <w:instrText xml:space="preserve"> PAGE   \* MERGEFORMAT </w:instrText>
        </w:r>
        <w:r>
          <w:fldChar w:fldCharType="separate"/>
        </w:r>
        <w:r>
          <w:rPr>
            <w:noProof/>
          </w:rPr>
          <w:t>43</w:t>
        </w:r>
        <w:r>
          <w:rPr>
            <w:noProof/>
          </w:rPr>
          <w:fldChar w:fldCharType="end"/>
        </w:r>
      </w:p>
    </w:sdtContent>
  </w:sdt>
  <w:p w14:paraId="21FCDE37" w14:textId="77777777" w:rsidR="007E48A5" w:rsidRPr="00782178" w:rsidRDefault="007E48A5">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E139" w14:textId="77777777" w:rsidR="007E48A5" w:rsidRDefault="007E48A5">
    <w:pPr>
      <w:pStyle w:val="Footer"/>
      <w:jc w:val="center"/>
    </w:pPr>
  </w:p>
  <w:p w14:paraId="7C7F1508" w14:textId="77777777" w:rsidR="007E48A5" w:rsidRPr="00782178" w:rsidRDefault="007E48A5">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7E48A5" w:rsidRDefault="007E48A5">
    <w:pPr>
      <w:pStyle w:val="Footer"/>
      <w:jc w:val="center"/>
    </w:pPr>
  </w:p>
  <w:p w14:paraId="59528C7E" w14:textId="77777777" w:rsidR="007E48A5" w:rsidRPr="00782178" w:rsidRDefault="007E48A5">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529B51" w14:textId="77777777" w:rsidR="0096512C" w:rsidRDefault="0096512C">
      <w:r>
        <w:separator/>
      </w:r>
    </w:p>
  </w:footnote>
  <w:footnote w:type="continuationSeparator" w:id="0">
    <w:p w14:paraId="02176674" w14:textId="77777777" w:rsidR="0096512C" w:rsidRDefault="009651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7E48A5" w:rsidRPr="00C959B2" w:rsidRDefault="007E48A5" w:rsidP="0012037F">
    <w:pPr>
      <w:pStyle w:val="Header"/>
      <w:rPr>
        <w:lang w:val="id-ID"/>
      </w:rPr>
    </w:pPr>
  </w:p>
  <w:p w14:paraId="77E777F9" w14:textId="77777777" w:rsidR="007E48A5" w:rsidRDefault="007E48A5"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7E48A5" w:rsidRDefault="007E48A5">
        <w:pPr>
          <w:pStyle w:val="Header"/>
          <w:jc w:val="right"/>
        </w:pPr>
        <w:r>
          <w:fldChar w:fldCharType="begin"/>
        </w:r>
        <w:r>
          <w:instrText xml:space="preserve"> PAGE   \* MERGEFORMAT </w:instrText>
        </w:r>
        <w:r>
          <w:fldChar w:fldCharType="separate"/>
        </w:r>
        <w:r>
          <w:rPr>
            <w:noProof/>
          </w:rPr>
          <w:t>13</w:t>
        </w:r>
        <w:r>
          <w:rPr>
            <w:noProof/>
          </w:rPr>
          <w:fldChar w:fldCharType="end"/>
        </w:r>
      </w:p>
    </w:sdtContent>
  </w:sdt>
  <w:p w14:paraId="62BA6807" w14:textId="77777777" w:rsidR="007E48A5" w:rsidRDefault="007E48A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7E48A5" w:rsidRDefault="007E48A5" w:rsidP="00D24075">
    <w:pPr>
      <w:pStyle w:val="Header"/>
    </w:pPr>
  </w:p>
  <w:p w14:paraId="6E47C3EA" w14:textId="77777777" w:rsidR="007E48A5" w:rsidRDefault="007E48A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7E48A5" w:rsidRDefault="007E48A5">
        <w:pPr>
          <w:pStyle w:val="Header"/>
          <w:jc w:val="right"/>
        </w:pPr>
        <w:r>
          <w:fldChar w:fldCharType="begin"/>
        </w:r>
        <w:r>
          <w:instrText xml:space="preserve"> PAGE   \* MERGEFORMAT </w:instrText>
        </w:r>
        <w:r>
          <w:fldChar w:fldCharType="separate"/>
        </w:r>
        <w:r>
          <w:rPr>
            <w:noProof/>
          </w:rPr>
          <w:t>42</w:t>
        </w:r>
        <w:r>
          <w:rPr>
            <w:noProof/>
          </w:rPr>
          <w:fldChar w:fldCharType="end"/>
        </w:r>
      </w:p>
    </w:sdtContent>
  </w:sdt>
  <w:p w14:paraId="693837D7" w14:textId="77777777" w:rsidR="007E48A5" w:rsidRDefault="007E48A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CE206" w14:textId="77777777" w:rsidR="007E48A5" w:rsidRDefault="007E48A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14:paraId="12430EE6" w14:textId="77777777" w:rsidR="007E48A5" w:rsidRDefault="007E48A5">
        <w:pPr>
          <w:pStyle w:val="Header"/>
          <w:jc w:val="right"/>
        </w:pPr>
        <w:r>
          <w:fldChar w:fldCharType="begin"/>
        </w:r>
        <w:r>
          <w:instrText xml:space="preserve"> PAGE   \* MERGEFORMAT </w:instrText>
        </w:r>
        <w:r>
          <w:fldChar w:fldCharType="separate"/>
        </w:r>
        <w:r>
          <w:rPr>
            <w:noProof/>
          </w:rPr>
          <w:t>45</w:t>
        </w:r>
        <w:r>
          <w:rPr>
            <w:noProof/>
          </w:rPr>
          <w:fldChar w:fldCharType="end"/>
        </w:r>
      </w:p>
    </w:sdtContent>
  </w:sdt>
  <w:p w14:paraId="319F4886" w14:textId="77777777" w:rsidR="007E48A5" w:rsidRDefault="007E48A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14:paraId="44EF2C21" w14:textId="77777777" w:rsidR="007E48A5" w:rsidRDefault="007E48A5">
        <w:pPr>
          <w:pStyle w:val="Header"/>
          <w:jc w:val="right"/>
        </w:pPr>
        <w:r>
          <w:fldChar w:fldCharType="begin"/>
        </w:r>
        <w:r>
          <w:instrText xml:space="preserve"> PAGE   \* MERGEFORMAT </w:instrText>
        </w:r>
        <w:r>
          <w:fldChar w:fldCharType="separate"/>
        </w:r>
        <w:r>
          <w:rPr>
            <w:noProof/>
          </w:rPr>
          <w:t>65</w:t>
        </w:r>
        <w:r>
          <w:rPr>
            <w:noProof/>
          </w:rPr>
          <w:fldChar w:fldCharType="end"/>
        </w:r>
      </w:p>
    </w:sdtContent>
  </w:sdt>
  <w:p w14:paraId="267CD158" w14:textId="77777777" w:rsidR="007E48A5" w:rsidRDefault="007E48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219D"/>
    <w:rsid w:val="00053A2D"/>
    <w:rsid w:val="00053DAB"/>
    <w:rsid w:val="000647F0"/>
    <w:rsid w:val="00065267"/>
    <w:rsid w:val="000672D1"/>
    <w:rsid w:val="00075535"/>
    <w:rsid w:val="00082571"/>
    <w:rsid w:val="00082E17"/>
    <w:rsid w:val="00085965"/>
    <w:rsid w:val="00086ECA"/>
    <w:rsid w:val="0009258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56579"/>
    <w:rsid w:val="0016053A"/>
    <w:rsid w:val="00162156"/>
    <w:rsid w:val="00163CC3"/>
    <w:rsid w:val="00167F2E"/>
    <w:rsid w:val="001909C4"/>
    <w:rsid w:val="0019573F"/>
    <w:rsid w:val="001A1330"/>
    <w:rsid w:val="001A3AF8"/>
    <w:rsid w:val="001B5E3C"/>
    <w:rsid w:val="001B78A4"/>
    <w:rsid w:val="001C0111"/>
    <w:rsid w:val="001D0BB9"/>
    <w:rsid w:val="001D0BCB"/>
    <w:rsid w:val="001D2752"/>
    <w:rsid w:val="001D3A29"/>
    <w:rsid w:val="001E01C1"/>
    <w:rsid w:val="001E0A32"/>
    <w:rsid w:val="001E2521"/>
    <w:rsid w:val="001E4D0E"/>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2423"/>
    <w:rsid w:val="0029248F"/>
    <w:rsid w:val="002A42EE"/>
    <w:rsid w:val="002A5396"/>
    <w:rsid w:val="002B33EE"/>
    <w:rsid w:val="002B3A6A"/>
    <w:rsid w:val="002B42B9"/>
    <w:rsid w:val="002B5640"/>
    <w:rsid w:val="002C2639"/>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65C"/>
    <w:rsid w:val="00363AFF"/>
    <w:rsid w:val="00374A56"/>
    <w:rsid w:val="00380681"/>
    <w:rsid w:val="00384016"/>
    <w:rsid w:val="0038454F"/>
    <w:rsid w:val="0039091A"/>
    <w:rsid w:val="00392693"/>
    <w:rsid w:val="00395F64"/>
    <w:rsid w:val="003A4891"/>
    <w:rsid w:val="003B0806"/>
    <w:rsid w:val="003C064F"/>
    <w:rsid w:val="003C2F22"/>
    <w:rsid w:val="003C405B"/>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3158"/>
    <w:rsid w:val="00494C9A"/>
    <w:rsid w:val="00494F3D"/>
    <w:rsid w:val="004A1B88"/>
    <w:rsid w:val="004A27AB"/>
    <w:rsid w:val="004A4029"/>
    <w:rsid w:val="004A6F9D"/>
    <w:rsid w:val="004B200A"/>
    <w:rsid w:val="004B4430"/>
    <w:rsid w:val="004B45A0"/>
    <w:rsid w:val="004B6330"/>
    <w:rsid w:val="004D1CD4"/>
    <w:rsid w:val="004D481B"/>
    <w:rsid w:val="004D4898"/>
    <w:rsid w:val="004E0EE9"/>
    <w:rsid w:val="004E1F65"/>
    <w:rsid w:val="004E4D75"/>
    <w:rsid w:val="004E602E"/>
    <w:rsid w:val="004E7995"/>
    <w:rsid w:val="004F1F7F"/>
    <w:rsid w:val="004F5544"/>
    <w:rsid w:val="00504EBB"/>
    <w:rsid w:val="00506B58"/>
    <w:rsid w:val="00512C3A"/>
    <w:rsid w:val="0052052E"/>
    <w:rsid w:val="0053486F"/>
    <w:rsid w:val="0054117A"/>
    <w:rsid w:val="00541F96"/>
    <w:rsid w:val="005526BE"/>
    <w:rsid w:val="00553C2E"/>
    <w:rsid w:val="00557DDC"/>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5521"/>
    <w:rsid w:val="006318B3"/>
    <w:rsid w:val="00632056"/>
    <w:rsid w:val="00642D9F"/>
    <w:rsid w:val="00644855"/>
    <w:rsid w:val="00655D8F"/>
    <w:rsid w:val="00670577"/>
    <w:rsid w:val="00670F6F"/>
    <w:rsid w:val="00674354"/>
    <w:rsid w:val="00676229"/>
    <w:rsid w:val="00680845"/>
    <w:rsid w:val="00682B3B"/>
    <w:rsid w:val="006867DF"/>
    <w:rsid w:val="00687E25"/>
    <w:rsid w:val="00692BB1"/>
    <w:rsid w:val="00695929"/>
    <w:rsid w:val="006B41CD"/>
    <w:rsid w:val="006B5296"/>
    <w:rsid w:val="006C437C"/>
    <w:rsid w:val="006D60C2"/>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604F"/>
    <w:rsid w:val="007D3AE2"/>
    <w:rsid w:val="007D581A"/>
    <w:rsid w:val="007D5D9F"/>
    <w:rsid w:val="007E2181"/>
    <w:rsid w:val="007E33F2"/>
    <w:rsid w:val="007E48A5"/>
    <w:rsid w:val="007E684E"/>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90969"/>
    <w:rsid w:val="00897364"/>
    <w:rsid w:val="008B202B"/>
    <w:rsid w:val="008B2A65"/>
    <w:rsid w:val="008C0547"/>
    <w:rsid w:val="008C3271"/>
    <w:rsid w:val="008C4051"/>
    <w:rsid w:val="008C5CBA"/>
    <w:rsid w:val="008C77AA"/>
    <w:rsid w:val="008E5B8F"/>
    <w:rsid w:val="008F1DDA"/>
    <w:rsid w:val="00916851"/>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6512C"/>
    <w:rsid w:val="00970C13"/>
    <w:rsid w:val="009811BA"/>
    <w:rsid w:val="0098232E"/>
    <w:rsid w:val="0098373D"/>
    <w:rsid w:val="009857A6"/>
    <w:rsid w:val="00994BC7"/>
    <w:rsid w:val="0099507A"/>
    <w:rsid w:val="00995767"/>
    <w:rsid w:val="009A0951"/>
    <w:rsid w:val="009A1484"/>
    <w:rsid w:val="009B4883"/>
    <w:rsid w:val="009D1199"/>
    <w:rsid w:val="009E1CC3"/>
    <w:rsid w:val="009E3D9F"/>
    <w:rsid w:val="009E4B4E"/>
    <w:rsid w:val="009E7864"/>
    <w:rsid w:val="009F2C45"/>
    <w:rsid w:val="009F46E6"/>
    <w:rsid w:val="00A01804"/>
    <w:rsid w:val="00A02FEB"/>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A5E53"/>
    <w:rsid w:val="00AA719D"/>
    <w:rsid w:val="00AB2455"/>
    <w:rsid w:val="00AB4740"/>
    <w:rsid w:val="00AC0D93"/>
    <w:rsid w:val="00AC0FDB"/>
    <w:rsid w:val="00AC6E5F"/>
    <w:rsid w:val="00AC7A54"/>
    <w:rsid w:val="00AD4B88"/>
    <w:rsid w:val="00AE0959"/>
    <w:rsid w:val="00AE29DD"/>
    <w:rsid w:val="00AE4AF6"/>
    <w:rsid w:val="00AE65BD"/>
    <w:rsid w:val="00AE6ECD"/>
    <w:rsid w:val="00B02770"/>
    <w:rsid w:val="00B02D3B"/>
    <w:rsid w:val="00B11FC3"/>
    <w:rsid w:val="00B16B17"/>
    <w:rsid w:val="00B2622D"/>
    <w:rsid w:val="00B305ED"/>
    <w:rsid w:val="00B30E79"/>
    <w:rsid w:val="00B31845"/>
    <w:rsid w:val="00B3368F"/>
    <w:rsid w:val="00B46A23"/>
    <w:rsid w:val="00B510AE"/>
    <w:rsid w:val="00B531A8"/>
    <w:rsid w:val="00B55F37"/>
    <w:rsid w:val="00B57C91"/>
    <w:rsid w:val="00B60EA0"/>
    <w:rsid w:val="00B70971"/>
    <w:rsid w:val="00B710D2"/>
    <w:rsid w:val="00B72D22"/>
    <w:rsid w:val="00B815D5"/>
    <w:rsid w:val="00B84701"/>
    <w:rsid w:val="00BA2FE1"/>
    <w:rsid w:val="00BB22AC"/>
    <w:rsid w:val="00BB2E44"/>
    <w:rsid w:val="00BC6CB5"/>
    <w:rsid w:val="00BE095D"/>
    <w:rsid w:val="00BE5FD2"/>
    <w:rsid w:val="00BE6840"/>
    <w:rsid w:val="00BE7CA3"/>
    <w:rsid w:val="00BF08DF"/>
    <w:rsid w:val="00BF186A"/>
    <w:rsid w:val="00BF27A3"/>
    <w:rsid w:val="00BF485C"/>
    <w:rsid w:val="00BF5EBF"/>
    <w:rsid w:val="00C15982"/>
    <w:rsid w:val="00C23E2F"/>
    <w:rsid w:val="00C31E55"/>
    <w:rsid w:val="00C4041F"/>
    <w:rsid w:val="00C44643"/>
    <w:rsid w:val="00C638CE"/>
    <w:rsid w:val="00C71F64"/>
    <w:rsid w:val="00C87839"/>
    <w:rsid w:val="00C959B2"/>
    <w:rsid w:val="00CA1E2C"/>
    <w:rsid w:val="00CA6E3C"/>
    <w:rsid w:val="00CB35F7"/>
    <w:rsid w:val="00CB6D78"/>
    <w:rsid w:val="00CC30F5"/>
    <w:rsid w:val="00CC670C"/>
    <w:rsid w:val="00CD0F81"/>
    <w:rsid w:val="00CD6BB6"/>
    <w:rsid w:val="00CE004C"/>
    <w:rsid w:val="00CE136F"/>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B6F2B"/>
    <w:rsid w:val="00DC17E2"/>
    <w:rsid w:val="00DC4789"/>
    <w:rsid w:val="00DD281F"/>
    <w:rsid w:val="00DE2FC9"/>
    <w:rsid w:val="00DE3441"/>
    <w:rsid w:val="00DE68E4"/>
    <w:rsid w:val="00DF4218"/>
    <w:rsid w:val="00DF54DA"/>
    <w:rsid w:val="00E01625"/>
    <w:rsid w:val="00E12867"/>
    <w:rsid w:val="00E13220"/>
    <w:rsid w:val="00E20E21"/>
    <w:rsid w:val="00E24D77"/>
    <w:rsid w:val="00E25917"/>
    <w:rsid w:val="00E344A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42FF"/>
    <w:rsid w:val="00EE6116"/>
    <w:rsid w:val="00EE611B"/>
    <w:rsid w:val="00EF3179"/>
    <w:rsid w:val="00F0471B"/>
    <w:rsid w:val="00F17004"/>
    <w:rsid w:val="00F20710"/>
    <w:rsid w:val="00F4254D"/>
    <w:rsid w:val="00F43389"/>
    <w:rsid w:val="00F5233D"/>
    <w:rsid w:val="00F60494"/>
    <w:rsid w:val="00F70C7D"/>
    <w:rsid w:val="00F74EC4"/>
    <w:rsid w:val="00F819E5"/>
    <w:rsid w:val="00F824C8"/>
    <w:rsid w:val="00F84A4A"/>
    <w:rsid w:val="00F865DC"/>
    <w:rsid w:val="00F909DB"/>
    <w:rsid w:val="00FA5354"/>
    <w:rsid w:val="00FB2068"/>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AD2A21-1FC2-4FF5-8FF3-9CCC221E3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Pages>
  <Words>29215</Words>
  <Characters>166531</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9</cp:revision>
  <cp:lastPrinted>2023-07-25T04:37:00Z</cp:lastPrinted>
  <dcterms:created xsi:type="dcterms:W3CDTF">2023-07-08T03:21:00Z</dcterms:created>
  <dcterms:modified xsi:type="dcterms:W3CDTF">2023-07-2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